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33CF545"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r w:rsidR="00E34C09">
        <w:t xml:space="preserve"> which are the primary elemental uptake and delivery system</w:t>
      </w:r>
      <w:r>
        <w:t>) outperformed other alternative</w:t>
      </w:r>
      <w:r w:rsidR="004D42AE">
        <w:t xml:space="preserve"> networks</w:t>
      </w:r>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2E95DF90"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873074">
        <w:t>polymorphism</w:t>
      </w:r>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r w:rsidR="004D42AE">
        <w:t>marker</w:t>
      </w:r>
      <w:r w:rsidR="00D73850">
        <w:t xml:space="preserve"> is</w:t>
      </w:r>
      <w:r w:rsidR="00EF75BE">
        <w:t xml:space="preserve"> strongly associated with a trait, </w:t>
      </w:r>
      <w:r w:rsidR="00E4014A">
        <w:t xml:space="preserve">many </w:t>
      </w:r>
      <w:r w:rsidR="00EF75BE">
        <w:t>candidate genes</w:t>
      </w:r>
      <w:r w:rsidR="00D73850">
        <w:t xml:space="preserve"> </w:t>
      </w:r>
      <w:r w:rsidR="0057418A">
        <w:t>are</w:t>
      </w:r>
      <w:r w:rsidR="00E4014A">
        <w:t xml:space="preserve"> equally</w:t>
      </w:r>
      <w:r w:rsidR="0057418A">
        <w:t xml:space="preserve"> </w:t>
      </w:r>
      <w:r w:rsidR="009E63D3">
        <w:t>plausible</w:t>
      </w:r>
      <w:r w:rsidR="00354FCE">
        <w:t xml:space="preserve"> until a causal </w:t>
      </w:r>
      <w:r w:rsidR="00873074">
        <w:t>polymorphism</w:t>
      </w:r>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r w:rsidR="00692F16">
        <w:t>s</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DA585F7"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840228">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id":"ITEM-9","itemData":{"DOI":"10.1101/392779","author":[{"dropping-particle":"","family":"Michno","given":"Jean-Michel","non-dropping-particle":"","parse-names":false,"suffix":""},{"dropping-particle":"","family":"Burghardt","given":"Liana T.","non-dropping-particle":"","parse-names":false,"suffix":""},{"dropping-particle":"","family":"Liu","given":"Junqi","non-dropping-particle":"","parse-names":false,"suffix":""},{"dropping-particle":"","family":"Jeffers","given":"Joseph R.","non-dropping-particle":"","parse-names":false,"suffix":""},{"dropping-particle":"","family":"Tiffin","given":"Peter","non-dropping-particle":"","parse-names":false,"suffix":""},{"dropping-particle":"","family":"Stupar","given":"Robert","non-dropping-particle":"","parse-names":false,"suffix":""},{"dropping-particle":"","family":"Myers","given":"Chad L","non-dropping-particle":"","parse-names":false,"suffix":""}],"container-title":"bioRxiv","id":"ITEM-9","issued":{"date-parts":[["2018"]]},"page":"1-31","title":"Identification of candidate genes underlying nodulation-specific phenotypes in Medicago truncatula through integration of genome- wide association studies and co-expression networks","type":"article-journal"},"uris":["http://www.mendeley.com/documents/?uuid=f7248dc5-487c-4b53-878e-67f93578f3e5"]}],"mendeley":{"formattedCitation":" (Schaefer et al., 2014; Mochida et al., 2011; Obayashi et al., 2014; Sarkar et al., 2014; Zheng and Zhao, 2013; Ozaki et al., 2010; Swanson-Wagner et al., 2012; Wen et al., 2018; Michno et al., 2018)","plainTextFormattedCitation":" (Schaefer et al., 2014; Mochida et al., 2011; Obayashi et al., 2014; Sarkar et al., 2014; Zheng and Zhao, 2013; Ozaki et al., 2010; Swanson-Wagner et al., 2012; Wen et al., 2018; Michno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840228" w:rsidRPr="00840228">
        <w:rPr>
          <w:noProof/>
        </w:rPr>
        <w:t xml:space="preserve"> (Schaefer et al., 2014; Mochida et al., 2011; Obayashi et al., 2014; Sarkar et al., 2014; Zheng and Zhao, 2013; Ozaki et al., 2010; Swanson-Wagner et al., 2012; Wen et al., 2018; Michno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67195C8B" w:rsidR="00DB272B" w:rsidRDefault="00AF201D" w:rsidP="001C401A">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r w:rsidR="00840006">
        <w:t xml:space="preserve"> (i.e. unthresholded)</w:t>
      </w:r>
      <w:r w:rsidR="00B77B21">
        <w:t xml:space="preserve"> of </w:t>
      </w:r>
      <w:r w:rsidR="00CA6BB2">
        <w:t xml:space="preserve">genes </w:t>
      </w:r>
      <w:r w:rsidR="00F763C1">
        <w:t>near</w:t>
      </w:r>
      <w:r w:rsidR="00CA6BB2">
        <w:t xml:space="preserve"> GWAS peaks</w:t>
      </w:r>
      <w:r w:rsidR="00D7652E">
        <w:t xml:space="preserve">. Specifically, density </w:t>
      </w:r>
      <w:r w:rsidR="003D63BB">
        <w:t>is obtained by computing the</w:t>
      </w:r>
      <w:r w:rsidR="00701F62">
        <w:t xml:space="preserve"> mean</w:t>
      </w:r>
      <w:r w:rsidR="002A1CEB">
        <w:t xml:space="preserve"> of raw</w:t>
      </w:r>
      <w:r w:rsidR="00D7652E">
        <w:t xml:space="preserve"> interaction score</w:t>
      </w:r>
      <w:r w:rsidR="002A1CEB">
        <w:t>s</w:t>
      </w:r>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r w:rsidR="00D7652E">
        <w:fldChar w:fldCharType="separate"/>
      </w:r>
      <w:r w:rsidR="00923A5D" w:rsidRPr="00671BC3">
        <w:rPr>
          <w:rFonts w:eastAsiaTheme="minorEastAsia"/>
        </w:rPr>
        <w:t>Eq. 1</w:t>
      </w:r>
      <w:r w:rsidR="00D7652E">
        <w:fldChar w:fldCharType="end"/>
      </w:r>
      <w:r w:rsidR="00D7652E">
        <w:t>)</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r w:rsidR="002A1CEB">
        <w:t xml:space="preserve">significant (Z≥3) </w:t>
      </w:r>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0E2169">
        <w:t xml:space="preserve"> (global interactions)</w:t>
      </w:r>
      <w:r w:rsidR="00BE09C6">
        <w:t>.</w:t>
      </w:r>
      <w:r w:rsidR="00D7652E">
        <w:t xml:space="preserve"> 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r w:rsidR="00D7652E">
        <w:fldChar w:fldCharType="separate"/>
      </w:r>
      <w:r w:rsidR="00923A5D">
        <w:t>Eq. 2</w:t>
      </w:r>
      <w:r w:rsidR="00D7652E">
        <w:fldChar w:fldCharType="end"/>
      </w:r>
      <w:r w:rsidR="00D7652E">
        <w:t>).</w:t>
      </w:r>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by factoring out each gene</w:t>
      </w:r>
      <w:r w:rsidR="00123037">
        <w:t>’</w:t>
      </w:r>
      <w:r w:rsidR="00683985">
        <w:t>s contribution to the subnetwork</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923A5D" w:rsidRPr="00671BC3">
        <w:rPr>
          <w:rFonts w:eastAsiaTheme="minorEastAsia"/>
        </w:rPr>
        <w:t>Eq.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9E63D3">
        <w:t xml:space="preserve"> corresponding</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6296A70D" w:rsidR="00F42CCC" w:rsidRDefault="00C12EC1" w:rsidP="001C401A">
      <w:r>
        <w:t>Camoco</w:t>
      </w:r>
      <w:r w:rsidR="007A563C">
        <w:t xml:space="preserve"> allows users to build, validate, and analyze datasets using common file</w:t>
      </w:r>
      <w:r w:rsidR="00D26EFD">
        <w:t>-</w:t>
      </w:r>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w:t>
      </w:r>
      <w:r w:rsidR="00D057D2">
        <w:t>,</w:t>
      </w:r>
      <w:r w:rsidR="004754BE">
        <w:t xml:space="preserve">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53002AAB"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w:t>
      </w:r>
      <w:r w:rsidR="00D057D2">
        <w:t>-</w:t>
      </w:r>
      <w:r>
        <w:t>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8B9CF5A"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D14BA1">
        <w:fldChar w:fldCharType="begin"/>
      </w:r>
      <w:r w:rsidR="00D14BA1">
        <w:instrText xml:space="preserve"> REF _Ref522107570 \h </w:instrText>
      </w:r>
      <w:r w:rsidR="00D14BA1">
        <w:fldChar w:fldCharType="separate"/>
      </w:r>
      <w:r w:rsidR="00923A5D">
        <w:t>Table 1</w:t>
      </w:r>
      <w:r w:rsidR="00D14BA1">
        <w:fldChar w:fldCharType="end"/>
      </w:r>
      <w:r w:rsidR="00C55CE7">
        <w:t xml:space="preserve">; </w:t>
      </w:r>
      <w:r w:rsidR="00C55CE7">
        <w:fldChar w:fldCharType="begin"/>
      </w:r>
      <w:r w:rsidR="00C55CE7">
        <w:instrText xml:space="preserve"> REF _Ref522191446 \h </w:instrText>
      </w:r>
      <w:r w:rsidR="00C55CE7">
        <w:fldChar w:fldCharType="separate"/>
      </w:r>
      <w:r w:rsidR="00923A5D">
        <w:t xml:space="preserve">Supp. </w:t>
      </w:r>
      <w:r w:rsidR="00923A5D" w:rsidRPr="006C60D0">
        <w:t>Table 1</w:t>
      </w:r>
      <w:r w:rsidR="00C55CE7">
        <w:fldChar w:fldCharType="end"/>
      </w:r>
      <w:r w:rsidR="00BF1A19">
        <w:t>).</w:t>
      </w:r>
      <w:r w:rsidR="000B6221">
        <w:t xml:space="preserve"> </w:t>
      </w:r>
      <w:r w:rsidR="004C74DC">
        <w:t>Indeed</w:t>
      </w:r>
      <w:r w:rsidR="00BC3018">
        <w:t>,</w:t>
      </w:r>
      <w:r w:rsidR="004C74DC">
        <w:t xml:space="preserve">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D14BA1">
        <w:fldChar w:fldCharType="begin"/>
      </w:r>
      <w:r w:rsidR="00D14BA1">
        <w:instrText xml:space="preserve"> REF _Ref522107582 \h </w:instrText>
      </w:r>
      <w:r w:rsidR="00D14BA1">
        <w:fldChar w:fldCharType="separate"/>
      </w:r>
      <w:r w:rsidR="00923A5D">
        <w:t>Table 2</w:t>
      </w:r>
      <w:r w:rsidR="00D14BA1">
        <w:fldChar w:fldCharType="end"/>
      </w:r>
      <w:r w:rsidR="00C55CE7">
        <w:t xml:space="preserve">; </w:t>
      </w:r>
      <w:r w:rsidR="00C55CE7">
        <w:fldChar w:fldCharType="begin"/>
      </w:r>
      <w:r w:rsidR="00C55CE7">
        <w:instrText xml:space="preserve"> REF _Ref522191469 \h </w:instrText>
      </w:r>
      <w:r w:rsidR="00C55CE7">
        <w:fldChar w:fldCharType="separate"/>
      </w:r>
      <w:r w:rsidR="00923A5D">
        <w:t>Supp. Table 2</w:t>
      </w:r>
      <w:r w:rsidR="00C55CE7">
        <w:fldChar w:fldCharType="end"/>
      </w:r>
      <w:r w:rsidR="00C55CE7">
        <w:t>;</w:t>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r w:rsidR="00C55CE7">
        <w:t>,</w:t>
      </w:r>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r w:rsidR="00C55CE7">
        <w:t xml:space="preserve"> and </w:t>
      </w:r>
      <w:r w:rsidR="00C55CE7">
        <w:fldChar w:fldCharType="begin"/>
      </w:r>
      <w:r w:rsidR="00C55CE7">
        <w:instrText xml:space="preserve"> REF _Ref522191488 \h </w:instrText>
      </w:r>
      <w:r w:rsidR="00C55CE7">
        <w:fldChar w:fldCharType="separate"/>
      </w:r>
      <w:r w:rsidR="00923A5D">
        <w:t>Supp. Table 3</w:t>
      </w:r>
      <w:r w:rsidR="00C55CE7">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207DCED5"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the bias of strong co-expression among </w:t>
      </w:r>
      <w:r w:rsidR="00DE4091">
        <w:rPr>
          <w:i/>
        </w:rPr>
        <w:t>cis</w:t>
      </w:r>
      <w:r w:rsidR="00DE4091">
        <w:t xml:space="preserve"> genes, only interactions among </w:t>
      </w:r>
      <w:r w:rsidR="00BC4D0E">
        <w:t xml:space="preserve">pairs of </w:t>
      </w:r>
      <w:r w:rsidR="00DE4091">
        <w:t>genes</w:t>
      </w:r>
      <w:r w:rsidR="009624DE">
        <w:t xml:space="preserve"> originating from </w:t>
      </w:r>
      <w:r w:rsidR="00BC4D0E">
        <w:t>unlinked</w:t>
      </w:r>
      <w:r w:rsidR="009624DE">
        <w:t xml:space="preserve"> SNPs (i.e. </w:t>
      </w:r>
      <w:r w:rsidR="009624DE">
        <w:rPr>
          <w:i/>
        </w:rPr>
        <w:t>trans</w:t>
      </w:r>
      <w:r w:rsidR="009624DE">
        <w:t xml:space="preserve">) were included in density and locality calculations when </w:t>
      </w:r>
      <w:r w:rsidR="00F36233">
        <w:t>evaluating</w:t>
      </w:r>
      <w:r w:rsidR="009624DE">
        <w:t xml:space="preserve"> GWAS results</w:t>
      </w:r>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5749141"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606AAB57"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r w:rsidR="00FB591C">
        <w:t>GO terms with significantly</w:t>
      </w:r>
      <w:r w:rsidR="00D73A59">
        <w:t xml:space="preserve"> co-expressed</w:t>
      </w:r>
      <w:r w:rsidR="00BF2EBE">
        <w:t xml:space="preserve"> </w:t>
      </w:r>
      <w:r w:rsidR="00D73A59">
        <w:t>genes</w:t>
      </w:r>
      <w:r w:rsidR="00B67DB0">
        <w:t xml:space="preserve"> (</w:t>
      </w:r>
      <w:r w:rsidR="00B67DB0" w:rsidRPr="00B54B7E">
        <w:rPr>
          <w:i/>
        </w:rPr>
        <w:t>p</w:t>
      </w:r>
      <w:r w:rsidR="00673F4B">
        <w:t xml:space="preserve"> ≤</w:t>
      </w:r>
      <w:r w:rsidR="00B67DB0">
        <w:t xml:space="preserve"> 0.05; </w:t>
      </w:r>
      <w:r w:rsidR="00C55CE7">
        <w:fldChar w:fldCharType="begin"/>
      </w:r>
      <w:r w:rsidR="00C55CE7">
        <w:instrText xml:space="preserve"> REF _Ref522107570 \h </w:instrText>
      </w:r>
      <w:r w:rsidR="00C55CE7">
        <w:fldChar w:fldCharType="separate"/>
      </w:r>
      <w:r w:rsidR="00923A5D">
        <w:t>Table 1</w:t>
      </w:r>
      <w:r w:rsidR="00C55CE7">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w:t>
      </w:r>
      <w:r w:rsidR="00994AF2">
        <w:t>was</w:t>
      </w:r>
      <w:r w:rsidR="00D246F5" w:rsidRPr="004B0328">
        <w:t xml:space="preserve">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4A3DC2C" w:rsidR="009838D1" w:rsidRDefault="00727EAC" w:rsidP="001C401A">
      <w:r>
        <w:t>Subnetwork density</w:t>
      </w:r>
      <w:r w:rsidR="00EA18F1">
        <w:t xml:space="preserve"> and locality were</w:t>
      </w:r>
      <w:r>
        <w:t xml:space="preserve"> measured for</w:t>
      </w:r>
      <w:r w:rsidR="00D73A59">
        <w:t xml:space="preserve"> GO terms with significantly co-expressed genes</w:t>
      </w:r>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483FAA">
        <w:fldChar w:fldCharType="begin"/>
      </w:r>
      <w:r w:rsidR="00483FAA">
        <w:instrText xml:space="preserve"> REF _Ref522191590 \h </w:instrText>
      </w:r>
      <w:r w:rsidR="00483FAA">
        <w:fldChar w:fldCharType="separate"/>
      </w:r>
      <w:r w:rsidR="00923A5D">
        <w:t>Supp. Table 4</w:t>
      </w:r>
      <w:r w:rsidR="00483FAA">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58C3F88"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GO terms with strongly co-expressed genes</w:t>
      </w:r>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GO terms with a more moderate signal</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5F139D6"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5124C5">
        <w:t>GO terms with</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r w:rsidR="005124C5">
        <w:t xml:space="preserve"> among member genes</w:t>
      </w:r>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7910A0">
        <w:fldChar w:fldCharType="begin"/>
      </w:r>
      <w:r w:rsidR="007910A0">
        <w:instrText xml:space="preserve"> REF _Ref522191590 \h </w:instrText>
      </w:r>
      <w:r w:rsidR="007910A0">
        <w:fldChar w:fldCharType="separate"/>
      </w:r>
      <w:r w:rsidR="00923A5D">
        <w:t>Supp. Table 4</w:t>
      </w:r>
      <w:r w:rsidR="007910A0">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5A6E8B9C"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r w:rsidR="00EF40FE">
        <w:t>for</w:t>
      </w:r>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323738">
        <w:t xml:space="preserve">GO terms with significantly co-expressed genes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 </w:t>
      </w:r>
      <w:r w:rsidR="00220703">
        <w:t xml:space="preserve">ranged from </w:t>
      </w:r>
      <w:r w:rsidR="00C56EE1">
        <w:t xml:space="preserve">1% </w:t>
      </w:r>
      <w:r w:rsidR="00220703">
        <w:t xml:space="preserve">to </w:t>
      </w:r>
      <w:r w:rsidR="00C56EE1">
        <w:t xml:space="preserve">80% </w:t>
      </w:r>
      <w:r w:rsidR="00220703">
        <w:t xml:space="preserve">across all GO terms, but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5DEEB64A"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7910A0">
        <w:fldChar w:fldCharType="begin"/>
      </w:r>
      <w:r w:rsidR="007910A0">
        <w:instrText xml:space="preserve"> REF _Ref522191835 \h </w:instrText>
      </w:r>
      <w:r w:rsidR="007910A0">
        <w:fldChar w:fldCharType="separate"/>
      </w:r>
      <w:r w:rsidR="00923A5D">
        <w:t>Supp. Table 5</w:t>
      </w:r>
      <w:r w:rsidR="007910A0">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4723226E"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7910A0">
        <w:fldChar w:fldCharType="begin"/>
      </w:r>
      <w:r w:rsidR="007910A0">
        <w:instrText xml:space="preserve"> REF _Ref522191872 \h </w:instrText>
      </w:r>
      <w:r w:rsidR="007910A0">
        <w:fldChar w:fldCharType="separate"/>
      </w:r>
      <w:r w:rsidR="00923A5D">
        <w:t>Supp. Table 6</w:t>
      </w:r>
      <w:r w:rsidR="007910A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7910A0">
        <w:fldChar w:fldCharType="begin"/>
      </w:r>
      <w:r w:rsidR="007910A0">
        <w:instrText xml:space="preserve"> REF _Ref522191891 \h </w:instrText>
      </w:r>
      <w:r w:rsidR="007910A0">
        <w:fldChar w:fldCharType="separate"/>
      </w:r>
      <w:r w:rsidR="00923A5D">
        <w:t>Supp. Table 7</w:t>
      </w:r>
      <w:r w:rsidR="007910A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67704F78"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A65C8D">
        <w:fldChar w:fldCharType="begin"/>
      </w:r>
      <w:r w:rsidR="00A65C8D">
        <w:instrText xml:space="preserve"> REF _Ref522191891 \h </w:instrText>
      </w:r>
      <w:r w:rsidR="00A65C8D">
        <w:fldChar w:fldCharType="separate"/>
      </w:r>
      <w:r w:rsidR="00923A5D">
        <w:t>Supp. Table 7</w:t>
      </w:r>
      <w:r w:rsidR="00A65C8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1AA10F70"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923A5D" w:rsidRPr="00671BC3">
        <w:rPr>
          <w:rFonts w:eastAsiaTheme="minorEastAsia"/>
        </w:rPr>
        <w:t>Eq.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923A5D" w:rsidRPr="009E63D3">
        <w:rPr>
          <w:bCs/>
        </w:rPr>
        <w:t>Figure</w:t>
      </w:r>
      <w:r w:rsidR="00923A5D">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9703E7">
        <w:fldChar w:fldCharType="begin"/>
      </w:r>
      <w:r w:rsidR="009703E7">
        <w:instrText xml:space="preserve"> REF _Ref522192395 \h </w:instrText>
      </w:r>
      <w:r w:rsidR="009703E7">
        <w:fldChar w:fldCharType="separate"/>
      </w:r>
      <w:r w:rsidR="00923A5D">
        <w:t>Supp. Table 8</w:t>
      </w:r>
      <w:r w:rsidR="009703E7">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r w:rsidR="009703E7">
        <w:fldChar w:fldCharType="begin"/>
      </w:r>
      <w:r w:rsidR="009703E7">
        <w:instrText xml:space="preserve"> REF _Ref522192418 \h </w:instrText>
      </w:r>
      <w:r w:rsidR="009703E7">
        <w:fldChar w:fldCharType="separate"/>
      </w:r>
      <w:r w:rsidR="00923A5D">
        <w:t>Supp. Table 9</w:t>
      </w:r>
      <w:r w:rsidR="009703E7">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73A46390"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EA2EAB">
        <w:fldChar w:fldCharType="begin"/>
      </w:r>
      <w:r w:rsidR="00EA2EAB">
        <w:instrText xml:space="preserve"> REF _Ref522192440 \h </w:instrText>
      </w:r>
      <w:r w:rsidR="00EA2EAB">
        <w:fldChar w:fldCharType="separate"/>
      </w:r>
      <w:r w:rsidR="00923A5D">
        <w:t>Supp. Table 10</w:t>
      </w:r>
      <w:r w:rsidR="00EA2EAB">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923A5D">
        <w:t>Supp. Figure 8</w:t>
      </w:r>
      <w:r w:rsidR="003D3B5A">
        <w:fldChar w:fldCharType="end"/>
      </w:r>
      <w:r w:rsidR="00616384">
        <w:t xml:space="preserve">; </w:t>
      </w:r>
      <w:r w:rsidR="00165E55">
        <w:fldChar w:fldCharType="begin"/>
      </w:r>
      <w:r w:rsidR="00165E55">
        <w:instrText xml:space="preserve"> REF _Ref522192542 \h </w:instrText>
      </w:r>
      <w:r w:rsidR="00165E55">
        <w:fldChar w:fldCharType="separate"/>
      </w:r>
      <w:r w:rsidR="00923A5D">
        <w:t>Supp. Table 11</w:t>
      </w:r>
      <w:r w:rsidR="00165E55">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048C8C91"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165E55">
        <w:fldChar w:fldCharType="begin"/>
      </w:r>
      <w:r w:rsidR="00165E55">
        <w:instrText xml:space="preserve"> REF _Ref522191891 \h </w:instrText>
      </w:r>
      <w:r w:rsidR="00165E55">
        <w:fldChar w:fldCharType="separate"/>
      </w:r>
      <w:r w:rsidR="00923A5D">
        <w:t>Supp. Table 7</w:t>
      </w:r>
      <w:r w:rsidR="00165E55">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7" w:name="_Ref469995568"/>
    </w:p>
    <w:p w14:paraId="3A3B2874" w14:textId="717DC52B" w:rsidR="00A36B70" w:rsidRPr="00EB61E4" w:rsidRDefault="00BF2EBE" w:rsidP="00416E74">
      <w:pPr>
        <w:pStyle w:val="Heading2"/>
      </w:pPr>
      <w:r>
        <w:rPr>
          <w:rStyle w:val="CommentReference"/>
        </w:rPr>
        <w:commentReference w:id="8"/>
      </w:r>
      <w:r w:rsidR="00D313DD">
        <w:t xml:space="preserve">Mutant analysis validates </w:t>
      </w:r>
      <w:r w:rsidR="00A36B70">
        <w:t>GA-signaling DELLA domain transcription factors influence the maize</w:t>
      </w:r>
      <w:r w:rsidR="00D313DD">
        <w:t xml:space="preserve"> ionome</w:t>
      </w:r>
    </w:p>
    <w:p w14:paraId="0A8BC6D5" w14:textId="010980AB"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 xml:space="preserve">in the GWAS panel. </w:t>
      </w:r>
    </w:p>
    <w:p w14:paraId="2F578C68" w14:textId="77C2C2C5" w:rsidR="00A36B70" w:rsidRDefault="00A36B70" w:rsidP="001C401A">
      <w:r>
        <w:t>To test for an impact of GA signaling on the ionome and provide single-locus tests, w</w:t>
      </w:r>
      <w:r w:rsidRPr="009D3B04">
        <w:t xml:space="preserve">e </w:t>
      </w:r>
      <w:r>
        <w:t>grew</w:t>
      </w:r>
      <w:r w:rsidRPr="009D3B04">
        <w:t xml:space="preserve"> </w:t>
      </w:r>
      <w:r w:rsidR="00B86D55">
        <w:t>two</w:t>
      </w:r>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r w:rsidR="00700EEB">
        <w:t xml:space="preserve">congenic wild-typ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r w:rsidR="00A0306F">
        <w:t>Transcripts encoded by</w:t>
      </w:r>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r>
        <w:t xml:space="preserve">. </w:t>
      </w:r>
      <w:r w:rsidRPr="00BA0993">
        <w:rPr>
          <w:i/>
        </w:rPr>
        <w:t>D8-mpl</w:t>
      </w:r>
      <w:r>
        <w:t xml:space="preserve"> was</w:t>
      </w:r>
      <w:r w:rsidRPr="009D3B04">
        <w:t xml:space="preserve"> also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r w:rsidR="004305E0">
        <w:t>uncharacterized</w:t>
      </w:r>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00733D80">
        <w:t>The other</w:t>
      </w:r>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6B02F35" w:rsidR="00A36B70" w:rsidRDefault="00A36B70" w:rsidP="001C401A">
      <w:r>
        <w:t>Genes co-expressed with</w:t>
      </w:r>
      <w:r w:rsidRPr="00C64B3E">
        <w:t xml:space="preserve"> </w:t>
      </w:r>
      <w:r w:rsidRPr="00BA0993">
        <w:t>D9</w:t>
      </w:r>
      <w:r>
        <w:t xml:space="preserve"> </w:t>
      </w:r>
      <w:r w:rsidR="00C544D8">
        <w:t>that have</w:t>
      </w:r>
      <w:r>
        <w:t xml:space="preserve"> annotated functions were investigated to determine which were</w:t>
      </w:r>
      <w:r w:rsidR="00C544D8">
        <w:t xml:space="preserve"> further</w:t>
      </w:r>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r w:rsidR="00C24E8E">
        <w:t>m</w:t>
      </w:r>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44116A8E" w:rsidR="00B01217" w:rsidRDefault="00B01217" w:rsidP="00B01217">
      <w:r>
        <w:t>To assess the generalizability of our approach, we applied it to a separate collection of GWA studies surveying a compendium of phenotypes using the maize NAM population (</w:t>
      </w:r>
      <w:r w:rsidR="00AE6663">
        <w:fldChar w:fldCharType="begin"/>
      </w:r>
      <w:r w:rsidR="00AE6663">
        <w:instrText xml:space="preserve"> REF _Ref522108751 \h </w:instrText>
      </w:r>
      <w:r w:rsidR="00AE6663">
        <w:fldChar w:fldCharType="separate"/>
      </w:r>
      <w:r w:rsidR="00923A5D">
        <w:t>Supp. Table 12</w:t>
      </w:r>
      <w:r w:rsidR="00AE6663">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rsidR="00AE6663">
        <w:fldChar w:fldCharType="begin"/>
      </w:r>
      <w:r w:rsidR="00AE6663">
        <w:instrText xml:space="preserve"> REF _Ref522108751 \h </w:instrText>
      </w:r>
      <w:r w:rsidR="00AE6663">
        <w:fldChar w:fldCharType="separate"/>
      </w:r>
      <w:r w:rsidR="00923A5D">
        <w:t>Supp. Table 12</w:t>
      </w:r>
      <w:r w:rsidR="00AE6663">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w:t>
      </w:r>
      <w:r w:rsidR="00671BC3">
        <w:t>ue</w:t>
      </w:r>
      <w:r>
        <w:t xml:space="preserve"> &lt; 0.05, </w:t>
      </w:r>
      <w:r w:rsidR="00AE6663">
        <w:fldChar w:fldCharType="begin"/>
      </w:r>
      <w:r w:rsidR="00AE6663">
        <w:instrText xml:space="preserve"> REF _Ref522192707 \h </w:instrText>
      </w:r>
      <w:r w:rsidR="00AE6663">
        <w:fldChar w:fldCharType="separate"/>
      </w:r>
      <w:r w:rsidR="00923A5D">
        <w:t>Supp. Table 13</w:t>
      </w:r>
      <w:r w:rsidR="00AE6663">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rsidR="00AE6663">
        <w:fldChar w:fldCharType="begin"/>
      </w:r>
      <w:r w:rsidR="00AE6663">
        <w:instrText xml:space="preserve"> REF _Ref522192718 \h </w:instrText>
      </w:r>
      <w:r w:rsidR="00AE6663">
        <w:fldChar w:fldCharType="separate"/>
      </w:r>
      <w:r w:rsidR="00923A5D">
        <w:t>Supp. Table 14</w:t>
      </w:r>
      <w:r w:rsidR="00AE6663">
        <w:fldChar w:fldCharType="end"/>
      </w:r>
      <w:r>
        <w:t>.</w:t>
      </w:r>
    </w:p>
    <w:p w14:paraId="21AF53E8" w14:textId="77777777" w:rsidR="00B01217" w:rsidRPr="0089389D" w:rsidRDefault="00B01217" w:rsidP="001C401A"/>
    <w:p w14:paraId="7C3163BA" w14:textId="0513B005" w:rsidR="006B33EA" w:rsidRDefault="006B33EA" w:rsidP="001C401A">
      <w:pPr>
        <w:pStyle w:val="Heading1"/>
      </w:pPr>
      <w:bookmarkStart w:id="9" w:name="_Ref487125611"/>
      <w:r>
        <w:t>Discussion</w:t>
      </w:r>
      <w:bookmarkEnd w:id="7"/>
      <w:bookmarkEnd w:id="9"/>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2EC0BAD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r w:rsidR="00E418AD">
        <w:t xml:space="preserve"> (</w:t>
      </w:r>
      <w:r w:rsidR="00E418AD">
        <w:fldChar w:fldCharType="begin"/>
      </w:r>
      <w:r w:rsidR="00E418AD">
        <w:instrText xml:space="preserve"> REF _Ref489428564 \h  \* MERGEFORMAT </w:instrText>
      </w:r>
      <w:r w:rsidR="00E418AD">
        <w:fldChar w:fldCharType="end"/>
      </w:r>
      <w:r w:rsidR="00E418AD" w:rsidRPr="00134E49">
        <w:t>)</w:t>
      </w:r>
      <w:r w:rsidR="000272DE">
        <w:t>. These genes would likely not have been identified using the common approach of prioritizing the genes closest to each marker SNP</w:t>
      </w:r>
      <w:r w:rsidR="00200098">
        <w:t>.</w:t>
      </w:r>
      <w:r w:rsidR="000B6221">
        <w:t xml:space="preserve"> </w:t>
      </w:r>
      <w:r w:rsidR="000272DE">
        <w:t xml:space="preserve"> </w:t>
      </w:r>
    </w:p>
    <w:p w14:paraId="2F54BABD" w14:textId="719A56FC" w:rsidR="000272DE" w:rsidRDefault="004C123B" w:rsidP="001C401A">
      <w:r>
        <w:t xml:space="preserve">A common approach to interpreting </w:t>
      </w:r>
      <w:r w:rsidR="00813A6D">
        <w:t>lists of significant SNPs</w:t>
      </w:r>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r w:rsidR="00C24E8E">
        <w:t>, so that functional validation can be applied to only those best candidates</w:t>
      </w:r>
      <w:r w:rsidR="00B80203">
        <w:t>.</w:t>
      </w:r>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425151">
        <w:t>additional</w:t>
      </w:r>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In this way, Camoco complements approaches taken in model organisms and humans where probabilistic functional gene networks have been used to analyze GWAS datasets</w:t>
      </w:r>
      <w:r w:rsidR="00660F5E">
        <w:fldChar w:fldCharType="begin" w:fldLock="1"/>
      </w:r>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bookmarkStart w:id="10" w:name="_GoBack"/>
      <w:bookmarkEnd w:id="10"/>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CCDF7DC"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r w:rsidR="00B80203">
        <w:t>Integrating GWAS data with co-expression networks resulted a set of 610 HPO genes that are primed for functional validation (1.5% of the maize FGS).</w:t>
      </w:r>
      <w:r>
        <w:t xml:space="preserve"> </w:t>
      </w:r>
      <w:r>
        <w:t>The resulting prioritized gene sets</w:t>
      </w:r>
      <w:r w:rsidR="005F6704">
        <w:t xml:space="preserve"> </w:t>
      </w:r>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66338F">
        <w:fldChar w:fldCharType="begin"/>
      </w:r>
      <w:r w:rsidR="0066338F">
        <w:instrText xml:space="preserve"> REF _Ref522191872 \h </w:instrText>
      </w:r>
      <w:r w:rsidR="0066338F">
        <w:fldChar w:fldCharType="separate"/>
      </w:r>
      <w:r w:rsidR="00923A5D">
        <w:t>Supp. Table 6</w:t>
      </w:r>
      <w:r w:rsidR="0066338F">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pPr>
      <w:r>
        <w:t>Relationship between Camoco and previous tools for GWAS analysis</w:t>
      </w:r>
    </w:p>
    <w:p w14:paraId="26E0E321" w14:textId="1DCCFF50" w:rsidR="00641BC6" w:rsidRDefault="00641BC6" w:rsidP="00641BC6">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r w:rsidR="00EA30E4">
        <w:fldChar w:fldCharType="begin" w:fldLock="1"/>
      </w:r>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r w:rsidR="00EA30E4">
        <w:fldChar w:fldCharType="end"/>
      </w:r>
      <w:r>
        <w:t xml:space="preserve">, which integrates functional networks and GWAS results to prioritize candidate genes, with applications described in </w:t>
      </w:r>
      <w:r w:rsidR="001D22AF">
        <w:t>Arabidopsis and human. These</w:t>
      </w:r>
      <w:r w:rsidR="006E0D8E">
        <w:t xml:space="preserve"> manuscript</w:t>
      </w:r>
      <w:r w:rsidR="001D22AF">
        <w:t>s</w:t>
      </w:r>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p>
    <w:p w14:paraId="1C763591" w14:textId="2C9657F5" w:rsidR="00641BC6" w:rsidRDefault="00641BC6" w:rsidP="00641BC6">
      <w:r>
        <w:t>Another series of papers describe the use of co-expression networks from ATTED-II to interpret GWAS results in Arabidopsis</w:t>
      </w:r>
      <w:r w:rsidR="009A295C">
        <w:fldChar w:fldCharType="begin" w:fldLock="1"/>
      </w:r>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r w:rsidR="009A295C">
        <w:fldChar w:fldCharType="end"/>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r w:rsidR="00726621">
        <w:t xml:space="preserve">co-expression network </w:t>
      </w:r>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p>
    <w:p w14:paraId="7DF1C793" w14:textId="4003AB1B" w:rsidR="00641BC6" w:rsidRDefault="00641BC6" w:rsidP="00641BC6">
      <w:pPr>
        <w:tabs>
          <w:tab w:val="left" w:pos="3720"/>
        </w:tabs>
      </w:pPr>
      <w:r>
        <w:t>We note that there has also been previous work integrating co-expression networks with GWA studies, focused on interpreting human traits</w:t>
      </w:r>
      <w:r w:rsidR="001D30C3">
        <w:fldChar w:fldCharType="begin" w:fldLock="1"/>
      </w:r>
      <w:r w:rsidR="00C56BCB">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x10-6 tagged one particular coexpression module (4.0-fold enrichment, P-value 0.0029), and this module also had the greatest enrichment (3.4-fold enrichment, P-value 2.6</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eviously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r w:rsidR="001D30C3">
        <w:fldChar w:fldCharType="end"/>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p>
    <w:p w14:paraId="3F8252AE" w14:textId="77777777" w:rsidR="00641BC6" w:rsidRDefault="00641BC6" w:rsidP="00641BC6">
      <w:pPr>
        <w:tabs>
          <w:tab w:val="left" w:pos="3720"/>
        </w:tabs>
      </w:pPr>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r w:rsidR="00236109">
        <w:t xml:space="preserve"> </w:t>
      </w:r>
    </w:p>
    <w:p w14:paraId="43E5377E" w14:textId="39921AF3"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w:t>
      </w:r>
      <w:r w:rsidR="00566325">
        <w:t xml:space="preserve"> causal</w:t>
      </w:r>
      <w:r>
        <w:t xml:space="preserve"> genes they represent</w:t>
      </w:r>
      <w:r w:rsidR="004F6D59">
        <w:t xml:space="preserve"> using co-expression</w:t>
      </w:r>
      <w:r>
        <w:t>, could serve as a powerful resource for gene function</w:t>
      </w:r>
      <w:r w:rsidR="00A57DB2">
        <w:t xml:space="preserve"> characterization</w:t>
      </w:r>
      <w:r>
        <w:t>.</w:t>
      </w:r>
      <w:r w:rsidR="00281937">
        <w:t xml:space="preserve"> 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898F3BE"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rsidR="00AE58B8">
        <w:t xml:space="preserve"> and had very similar network structure (</w:t>
      </w:r>
      <w:r w:rsidR="007011A5">
        <w:fldChar w:fldCharType="begin"/>
      </w:r>
      <w:r w:rsidR="007011A5">
        <w:instrText xml:space="preserve"> REF _Ref522107582 \h </w:instrText>
      </w:r>
      <w:r w:rsidR="007011A5">
        <w:fldChar w:fldCharType="separate"/>
      </w:r>
      <w:r w:rsidR="00923A5D">
        <w:t>Table 2</w:t>
      </w:r>
      <w:r w:rsidR="007011A5">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7011A5">
        <w:fldChar w:fldCharType="begin"/>
      </w:r>
      <w:r w:rsidR="007011A5">
        <w:instrText xml:space="preserve"> REF _Ref522107570 \h </w:instrText>
      </w:r>
      <w:r w:rsidR="007011A5">
        <w:fldChar w:fldCharType="separate"/>
      </w:r>
      <w:r w:rsidR="00923A5D">
        <w:t>Table 1</w:t>
      </w:r>
      <w:r w:rsidR="007011A5">
        <w:fldChar w:fldCharType="end"/>
      </w:r>
      <w:r w:rsidR="005512E3">
        <w:t>)</w:t>
      </w:r>
      <w:r>
        <w:t>, the actual GO terms that drove that</w:t>
      </w:r>
      <w:r w:rsidR="002904EB">
        <w:t xml:space="preserve"> </w:t>
      </w:r>
      <w:r>
        <w:t>enrichment are quite different (</w:t>
      </w:r>
      <w:r w:rsidR="007011A5">
        <w:fldChar w:fldCharType="begin"/>
      </w:r>
      <w:r w:rsidR="007011A5">
        <w:instrText xml:space="preserve"> REF _Ref522191446 \h </w:instrText>
      </w:r>
      <w:r w:rsidR="007011A5">
        <w:fldChar w:fldCharType="separate"/>
      </w:r>
      <w:r w:rsidR="00923A5D">
        <w:t xml:space="preserve">Supp. </w:t>
      </w:r>
      <w:r w:rsidR="00923A5D" w:rsidRPr="006C60D0">
        <w:t>Table 1</w:t>
      </w:r>
      <w:r w:rsidR="007011A5">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r w:rsidR="00680771">
        <w:t>, stalk,</w:t>
      </w:r>
      <w:r w:rsidR="00AE493A">
        <w:t xml:space="preserve"> or lea</w:t>
      </w:r>
      <w:r w:rsidR="00DF3498">
        <w:t>f</w:t>
      </w:r>
      <w:r w:rsidR="0032374C">
        <w:t xml:space="preserve"> </w:t>
      </w:r>
      <w:r w:rsidR="00DF3498">
        <w:t>networks.</w:t>
      </w:r>
    </w:p>
    <w:p w14:paraId="6398E87B" w14:textId="10BB68EA"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832647">
        <w:fldChar w:fldCharType="begin"/>
      </w:r>
      <w:r w:rsidR="00832647">
        <w:instrText xml:space="preserve"> REF _Ref522107570 \h </w:instrText>
      </w:r>
      <w:r w:rsidR="00832647">
        <w:fldChar w:fldCharType="separate"/>
      </w:r>
      <w:r w:rsidR="00923A5D">
        <w:t>Table 1</w:t>
      </w:r>
      <w:r w:rsidR="00832647">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832647">
        <w:fldChar w:fldCharType="begin"/>
      </w:r>
      <w:r w:rsidR="00832647">
        <w:instrText xml:space="preserve"> REF _Ref522192395 \h </w:instrText>
      </w:r>
      <w:r w:rsidR="00832647">
        <w:fldChar w:fldCharType="separate"/>
      </w:r>
      <w:r w:rsidR="00923A5D">
        <w:t>Supp. Table 8</w:t>
      </w:r>
      <w:r w:rsidR="00832647">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1" w:name="_Ref463088833"/>
      <w:r>
        <w:t>Methods</w:t>
      </w:r>
      <w:bookmarkEnd w:id="11"/>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0B486CB"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r w:rsidR="00233B7F">
        <w:t>F</w:t>
      </w:r>
      <w:r w:rsidR="007E1172">
        <w:t>isher transformed</w:t>
      </w:r>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8A3CC8D"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r w:rsidR="00233B7F">
        <w:t xml:space="preserve"> F</w:t>
      </w:r>
      <w:r w:rsidR="009B644B">
        <w:t xml:space="preserve">isher transformed </w:t>
      </w:r>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20B3BB21" w14:textId="6E92292A" w:rsidR="00740204" w:rsidRDefault="009E5CE9" w:rsidP="001C401A">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p>
    <w:p w14:paraId="3C08C986" w14:textId="1715A687" w:rsidR="003363AF" w:rsidRDefault="00900D8F" w:rsidP="001C401A">
      <w:r>
        <w:t>Raw</w:t>
      </w:r>
      <w:r w:rsidR="003363AF" w:rsidRPr="00C05203">
        <w:t xml:space="preserve"> reads were passed through quality control using t</w:t>
      </w:r>
      <w:r w:rsidR="003363AF">
        <w:t>he program AdapterRemoval</w:t>
      </w:r>
      <w:r w:rsidR="003363AF">
        <w:fldChar w:fldCharType="begin" w:fldLock="1"/>
      </w:r>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537D11B6"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r w:rsidR="006149CD">
        <w:t>GO terms with significantly co-expressed genes</w:t>
      </w:r>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0383CAA2"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2" w:name="_Ref447101528"/>
      <w:r w:rsidRPr="0045686C">
        <w:t>Eq.</w:t>
      </w:r>
      <w:r>
        <w:t xml:space="preserve"> </w:t>
      </w:r>
      <w:r w:rsidRPr="0045686C">
        <w:t>1</w:t>
      </w:r>
      <w:bookmarkEnd w:id="12"/>
    </w:p>
    <w:p w14:paraId="6FF3999E" w14:textId="77777777" w:rsidR="0053124C" w:rsidRDefault="0053124C" w:rsidP="0053124C">
      <w:pPr>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 subnetwork S)</m:t>
          </m:r>
          <m:r>
            <m:rPr>
              <m:sty m:val="p"/>
            </m:rPr>
            <w:rPr>
              <w:rFonts w:ascii="Cambria Math" w:hAnsi="Cambria Math"/>
            </w:rPr>
            <m:t>=</m:t>
          </m:r>
          <m:f>
            <m:fPr>
              <m:ctrlPr>
                <w:rPr>
                  <w:rFonts w:ascii="Cambria Math" w:hAnsi="Cambria Math"/>
                </w:rPr>
              </m:ctrlPr>
            </m:fPr>
            <m:num>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 xml:space="preserve">all gene pairs i,j ∈ S  i≠j </m:t>
                      </m:r>
                    </m:sub>
                    <m:sup/>
                    <m:e>
                      <m:sSub>
                        <m:sSubPr>
                          <m:ctrlPr>
                            <w:rPr>
                              <w:rFonts w:ascii="Cambria Math" w:hAnsi="Cambria Math"/>
                              <w:i/>
                            </w:rPr>
                          </m:ctrlPr>
                        </m:sSubPr>
                        <m:e>
                          <m:r>
                            <w:rPr>
                              <w:rFonts w:ascii="Cambria Math" w:hAnsi="Cambria Math"/>
                            </w:rPr>
                            <m:t>w</m:t>
                          </m:r>
                        </m:e>
                        <m:sub>
                          <m:r>
                            <w:rPr>
                              <w:rFonts w:ascii="Cambria Math" w:hAnsi="Cambria Math"/>
                            </w:rPr>
                            <m:t>ij</m:t>
                          </m:r>
                        </m:sub>
                      </m:sSub>
                    </m:e>
                  </m:nary>
                </m:e>
              </m:d>
            </m:num>
            <m:den>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rPr>
                          </m:ctrlPr>
                        </m:radPr>
                        <m:deg/>
                        <m:e>
                          <m:sSub>
                            <m:sSubPr>
                              <m:ctrlPr>
                                <w:rPr>
                                  <w:rFonts w:ascii="Cambria Math" w:hAnsi="Cambria Math"/>
                                  <w:i/>
                                </w:rPr>
                              </m:ctrlPr>
                            </m:sSubPr>
                            <m:e>
                              <m:r>
                                <w:rPr>
                                  <w:rFonts w:ascii="Cambria Math" w:hAnsi="Cambria Math"/>
                                </w:rPr>
                                <m:t>N</m:t>
                              </m:r>
                            </m:e>
                            <m:sub>
                              <m:r>
                                <w:rPr>
                                  <w:rFonts w:ascii="Cambria Math" w:hAnsi="Cambria Math"/>
                                </w:rPr>
                                <m:t>e</m:t>
                              </m:r>
                            </m:sub>
                          </m:sSub>
                        </m:e>
                      </m:rad>
                    </m:den>
                  </m:f>
                </m:e>
              </m:d>
            </m:den>
          </m:f>
        </m:oMath>
      </m:oMathPara>
    </w:p>
    <w:p w14:paraId="0D008AEF" w14:textId="77777777" w:rsidR="0053124C" w:rsidRDefault="0053124C" w:rsidP="00671BC3"/>
    <w:p w14:paraId="73FD970D" w14:textId="6A27349C" w:rsidR="00F40E28" w:rsidRPr="00EF5E7C" w:rsidRDefault="00F40E28" w:rsidP="00671BC3">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t xml:space="preserve"> is the co-expression score between genes </w:t>
      </w:r>
      <w:r>
        <w:rPr>
          <w:i/>
        </w:rPr>
        <w:t>i</w:t>
      </w:r>
      <w:r>
        <w:t xml:space="preserve"> and </w:t>
      </w:r>
      <w:r w:rsidRPr="008C6A18">
        <w:rPr>
          <w:i/>
        </w:rPr>
        <w:t>j</w:t>
      </w:r>
      <w:r w:rsidRPr="00065C7F">
        <w:t xml:space="preserve"> </w:t>
      </w:r>
      <w:r w:rsidRPr="00A2437F">
        <w:rPr>
          <w:i/>
        </w:rPr>
        <w:t>N</w:t>
      </w:r>
      <w:r w:rsidRPr="008C6A18">
        <w:rPr>
          <w:i/>
          <w:vertAlign w:val="subscript"/>
        </w:rPr>
        <w:t>e</w:t>
      </w:r>
      <w:r w:rsidRPr="00065C7F">
        <w:t xml:space="preserve"> is the number of </w:t>
      </w:r>
      <w:r>
        <w:t xml:space="preserve">total number of pairwise, non-self gene </w:t>
      </w:r>
      <w:r w:rsidR="00E710DD">
        <w:t>interactions</w:t>
      </w:r>
      <w:r>
        <w:t xml:space="preserve"> </w:t>
      </w:r>
      <w:r w:rsidRPr="00065C7F">
        <w:t>in the subnetwork</w:t>
      </w:r>
      <w:r>
        <w:t xml:space="preserve">. </w:t>
      </w:r>
    </w:p>
    <w:p w14:paraId="6298BA97" w14:textId="7D1A2447"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 where local degree is the number of interactions to other genes in the subnetwork and global degree is the total number of interactions a gene has.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3" w:name="_Ref447101545"/>
      <w:bookmarkStart w:id="14" w:name="_Ref464049667"/>
      <w:r>
        <w:t>Eq.</w:t>
      </w:r>
      <w:bookmarkEnd w:id="13"/>
      <w:r>
        <w:t xml:space="preserve"> 2</w:t>
      </w:r>
      <w:bookmarkEnd w:id="14"/>
    </w:p>
    <w:p w14:paraId="31B55D09" w14:textId="6EC4C330"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 (subnetwork S)</m:t>
          </m:r>
          <m:r>
            <m:rPr>
              <m:sty m:val="p"/>
            </m:rPr>
            <w:rPr>
              <w:rFonts w:ascii="Cambria Math" w:hAnsi="Cambria Math"/>
            </w:rPr>
            <m:t xml:space="preserve">= </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 xml:space="preserve">all genes i ∈S </m:t>
                  </m:r>
                </m:sub>
                <m:sup/>
                <m:e>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e>
              </m:nary>
            </m:num>
            <m:den>
              <m:sSub>
                <m:sSubPr>
                  <m:ctrlPr>
                    <w:rPr>
                      <w:rFonts w:ascii="Cambria Math" w:hAnsi="Cambria Math"/>
                      <w:i/>
                    </w:rPr>
                  </m:ctrlPr>
                </m:sSubPr>
                <m:e>
                  <m:r>
                    <w:rPr>
                      <w:rFonts w:ascii="Cambria Math" w:hAnsi="Cambria Math"/>
                    </w:rPr>
                    <m:t>N</m:t>
                  </m:r>
                </m:e>
                <m:sub>
                  <m:r>
                    <w:rPr>
                      <w:rFonts w:ascii="Cambria Math" w:hAnsi="Cambria Math"/>
                    </w:rPr>
                    <m:t>g</m:t>
                  </m:r>
                </m:sub>
              </m:sSub>
            </m:den>
          </m:f>
        </m:oMath>
      </m:oMathPara>
    </w:p>
    <w:p w14:paraId="15BEFECF" w14:textId="32F78F5E" w:rsidR="00F40E28" w:rsidRDefault="00F40E28" w:rsidP="00F40E28">
      <w:r>
        <w:t>where the gene-specific locality measure is defined below (Eq. 4)</w:t>
      </w:r>
      <w:r w:rsidR="000A6AF6">
        <w:t>,</w:t>
      </w:r>
      <w:r>
        <w:t xml:space="preserve"> and </w:t>
      </w:r>
      <w:r w:rsidRPr="00111462">
        <w:rPr>
          <w:i/>
        </w:rPr>
        <w:t>N</w:t>
      </w:r>
      <w:r w:rsidRPr="00111462">
        <w:rPr>
          <w:i/>
          <w:vertAlign w:val="subscript"/>
        </w:rPr>
        <w:t>g</w:t>
      </w:r>
      <w:r>
        <w:t xml:space="preserve"> is the number of genes in the subnetwork of interest. </w:t>
      </w:r>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15" w:name="_Ref447101563"/>
      <w:bookmarkStart w:id="16" w:name="_Ref464738379"/>
      <w:r w:rsidRPr="0045686C">
        <w:t>Eq.</w:t>
      </w:r>
      <w:bookmarkEnd w:id="15"/>
      <w:r>
        <w:t xml:space="preserve"> 3</w:t>
      </w:r>
      <w:bookmarkEnd w:id="16"/>
    </w:p>
    <w:p w14:paraId="09AD4F73" w14:textId="27DF683A"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gene i)</m:t>
          </m:r>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all genes j ≠i</m:t>
                  </m:r>
                </m:sub>
                <m:sup/>
                <m:e>
                  <m:sSub>
                    <m:sSubPr>
                      <m:ctrlPr>
                        <w:rPr>
                          <w:rFonts w:ascii="Cambria Math" w:hAnsi="Cambria Math"/>
                          <w:i/>
                        </w:rPr>
                      </m:ctrlPr>
                    </m:sSubPr>
                    <m:e>
                      <m:r>
                        <w:rPr>
                          <w:rFonts w:ascii="Cambria Math" w:hAnsi="Cambria Math"/>
                        </w:rPr>
                        <m:t xml:space="preserve">  w</m:t>
                      </m:r>
                    </m:e>
                    <m:sub>
                      <m:r>
                        <w:rPr>
                          <w:rFonts w:ascii="Cambria Math" w:hAnsi="Cambria Math"/>
                        </w:rPr>
                        <m:t>ij</m:t>
                      </m:r>
                    </m:sub>
                  </m:sSub>
                </m:e>
              </m:nary>
            </m:num>
            <m:den>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1</m:t>
              </m:r>
            </m:den>
          </m:f>
        </m:oMath>
      </m:oMathPara>
    </w:p>
    <w:p w14:paraId="58CDAED7" w14:textId="77777777" w:rsidR="00F40E28" w:rsidRPr="008C6A18" w:rsidRDefault="00F40E28" w:rsidP="00F40E28">
      <w:pPr>
        <w:jc w:val="left"/>
      </w:pPr>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17" w:name="_Ref447101571"/>
      <w:r>
        <w:t>Eq. 4</w:t>
      </w:r>
      <w:bookmarkEnd w:id="17"/>
    </w:p>
    <w:p w14:paraId="4CC80BD2" w14:textId="77777777" w:rsidR="0053124C" w:rsidRPr="001A466D" w:rsidRDefault="0053124C" w:rsidP="0053124C">
      <w:pPr>
        <w:jc w:val="left"/>
        <w:rPr>
          <w:rFonts w:ascii="Arial" w:eastAsiaTheme="majorEastAsia" w:hAnsi="Arial" w:cstheme="majorBidi"/>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 xml:space="preserve">Locality </m:t>
          </m:r>
          <m:d>
            <m:dPr>
              <m:ctrlPr>
                <w:rPr>
                  <w:rFonts w:ascii="Cambria Math" w:hAnsi="Cambria Math"/>
                  <w:i/>
                </w:rPr>
              </m:ctrlPr>
            </m:dPr>
            <m:e>
              <m:r>
                <w:rPr>
                  <w:rFonts w:ascii="Cambria Math" w:hAnsi="Cambria Math"/>
                </w:rPr>
                <m:t>gene i</m:t>
              </m:r>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m:oMathPara>
    </w:p>
    <w:p w14:paraId="36AB42C2" w14:textId="1F0CC03E" w:rsidR="00F40E28" w:rsidRDefault="00F40E28" w:rsidP="00F40E28">
      <w:pPr>
        <w:jc w:val="left"/>
      </w:pPr>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p>
    <w:p w14:paraId="632CCF76" w14:textId="6EE4EBF1" w:rsidR="00F40E28" w:rsidRPr="00111462" w:rsidRDefault="000A6AF6" w:rsidP="00F40E28">
      <w:pPr>
        <w:jc w:val="left"/>
        <w:rPr>
          <w:rFonts w:eastAsiaTheme="minorEastAsia"/>
        </w:rPr>
      </w:pPr>
      <m:oMathPara>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α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ϵ</m:t>
              </m:r>
            </m:e>
            <m:sub>
              <m:r>
                <w:rPr>
                  <w:rFonts w:ascii="Cambria Math" w:hAnsi="Cambria Math"/>
                </w:rPr>
                <m:t>j</m:t>
              </m:r>
            </m:sub>
          </m:sSub>
          <m:r>
            <m:rPr>
              <m:sty m:val="p"/>
            </m:rPr>
            <w:rPr>
              <w:rFonts w:eastAsiaTheme="minorEastAsia"/>
            </w:rPr>
            <w:br/>
          </m:r>
        </m:oMath>
      </m:oMathPara>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79634FAF" w:rsidR="00F40E28" w:rsidRDefault="00F40E28" w:rsidP="00F40E28">
      <w:r>
        <w:t>Statistical significance of subnetwork density and locality metrics (for both individual genes and whole subnetworks) was assessed by comparing the observed statistic to the distribution of 1,000 randomly sampled sets of candidate genes, conserving the number of input genes. This sampling was used to derive a null distribution, which was used to calculate an empirical p-value.</w:t>
      </w:r>
    </w:p>
    <w:p w14:paraId="271CB8F7" w14:textId="77777777" w:rsidR="00B242E3" w:rsidRDefault="00B242E3" w:rsidP="001C401A"/>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18" w:name="_Ref484125232"/>
      <w:r>
        <w:t>Eq.</w:t>
      </w:r>
      <w:r w:rsidR="00BB1654">
        <w:t xml:space="preserve"> 5</w:t>
      </w:r>
      <w:bookmarkEnd w:id="18"/>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19" w:name="_Ref458775441"/>
      <w:bookmarkStart w:id="20" w:name="_Ref484125256"/>
      <w:r>
        <w:t>Eq.</w:t>
      </w:r>
      <w:r w:rsidR="00220757">
        <w:t xml:space="preserve"> 6</w:t>
      </w:r>
      <w:bookmarkEnd w:id="19"/>
      <w:bookmarkEnd w:id="20"/>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71F4DEFD"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r w:rsidR="006149CD">
        <w:t>GO terms with significantly co-expressed genes</w:t>
      </w:r>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pPr>
      <w:r>
        <w:t>Identifying High Priority Genes from</w:t>
      </w:r>
      <w:r w:rsidR="00983911">
        <w:t xml:space="preserve"> 41</w:t>
      </w:r>
      <w:r>
        <w:t xml:space="preserve"> non-Ionomic GWAS</w:t>
      </w:r>
    </w:p>
    <w:p w14:paraId="46C2BCD4" w14:textId="7E58488C" w:rsidR="00501685" w:rsidRPr="00501685" w:rsidRDefault="00501685" w:rsidP="000E2EBD">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r w:rsidR="006174EC">
        <w:fldChar w:fldCharType="begin"/>
      </w:r>
      <w:r w:rsidR="006174EC">
        <w:instrText xml:space="preserve"> REF _Ref522108751 \h </w:instrText>
      </w:r>
      <w:r w:rsidR="006174EC">
        <w:fldChar w:fldCharType="separate"/>
      </w:r>
      <w:r w:rsidR="00923A5D">
        <w:t>Supp. Table 12</w:t>
      </w:r>
      <w:r w:rsidR="006174EC">
        <w:fldChar w:fldCharType="end"/>
      </w:r>
      <w:r w:rsidR="00983911">
        <w:t>)</w:t>
      </w:r>
      <w:r w:rsidR="00D2696C">
        <w:t>.</w:t>
      </w:r>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451B703" w14:textId="42CE6A75" w:rsidR="00840228" w:rsidRPr="00840228" w:rsidRDefault="003F1192" w:rsidP="008402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0228" w:rsidRPr="00840228">
        <w:rPr>
          <w:rFonts w:cs="Times New Roman"/>
          <w:b/>
          <w:bCs/>
          <w:noProof/>
          <w:szCs w:val="24"/>
        </w:rPr>
        <w:t>Anders, S., Pyl, P.T., and Huber, W.</w:t>
      </w:r>
      <w:r w:rsidR="00840228" w:rsidRPr="00840228">
        <w:rPr>
          <w:rFonts w:cs="Times New Roman"/>
          <w:noProof/>
          <w:szCs w:val="24"/>
        </w:rPr>
        <w:t xml:space="preserve"> (2014). HTSeq - A Python framework to work with high-throughput sequencing data. Bioinformatics </w:t>
      </w:r>
      <w:r w:rsidR="00840228" w:rsidRPr="00840228">
        <w:rPr>
          <w:rFonts w:cs="Times New Roman"/>
          <w:b/>
          <w:bCs/>
          <w:noProof/>
          <w:szCs w:val="24"/>
        </w:rPr>
        <w:t>31</w:t>
      </w:r>
      <w:r w:rsidR="00840228" w:rsidRPr="00840228">
        <w:rPr>
          <w:rFonts w:cs="Times New Roman"/>
          <w:noProof/>
          <w:szCs w:val="24"/>
        </w:rPr>
        <w:t>: 166–169.</w:t>
      </w:r>
    </w:p>
    <w:p w14:paraId="1DE69D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dorf, C.M. et al.</w:t>
      </w:r>
      <w:r w:rsidRPr="00840228">
        <w:rPr>
          <w:rFonts w:cs="Times New Roman"/>
          <w:noProof/>
          <w:szCs w:val="24"/>
        </w:rPr>
        <w:t xml:space="preserve"> (2016). MaizeGDB update: new tools, data and interface for the maize model organism database. Nucleic Acids Res. </w:t>
      </w:r>
      <w:r w:rsidRPr="00840228">
        <w:rPr>
          <w:rFonts w:cs="Times New Roman"/>
          <w:b/>
          <w:bCs/>
          <w:noProof/>
          <w:szCs w:val="24"/>
        </w:rPr>
        <w:t>44</w:t>
      </w:r>
      <w:r w:rsidRPr="00840228">
        <w:rPr>
          <w:rFonts w:cs="Times New Roman"/>
          <w:noProof/>
          <w:szCs w:val="24"/>
        </w:rPr>
        <w:t>: D1195–D1201.</w:t>
      </w:r>
    </w:p>
    <w:p w14:paraId="33470F8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gelovici, R., Batushansky, A., Deason, N., Gonzalez-Jorge, S., Gore, M.A., Fait, A., and DellaPenna, D.</w:t>
      </w:r>
      <w:r w:rsidRPr="00840228">
        <w:rPr>
          <w:rFonts w:cs="Times New Roman"/>
          <w:noProof/>
          <w:szCs w:val="24"/>
        </w:rPr>
        <w:t xml:space="preserve"> (2017). Network-Guided GWAS Improves Identification of Genes Affecting Free Amino Acids. Plant Physiol. </w:t>
      </w:r>
      <w:r w:rsidRPr="00840228">
        <w:rPr>
          <w:rFonts w:cs="Times New Roman"/>
          <w:b/>
          <w:bCs/>
          <w:noProof/>
          <w:szCs w:val="24"/>
        </w:rPr>
        <w:t>173</w:t>
      </w:r>
      <w:r w:rsidRPr="00840228">
        <w:rPr>
          <w:rFonts w:cs="Times New Roman"/>
          <w:noProof/>
          <w:szCs w:val="24"/>
        </w:rPr>
        <w:t>: 872–886.</w:t>
      </w:r>
    </w:p>
    <w:p w14:paraId="482C99F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saro, A., Ziegler, G., Ziyomo, C., Hoekenga, O.A., Dilkes, B.P., and Baxter, I.</w:t>
      </w:r>
      <w:r w:rsidRPr="00840228">
        <w:rPr>
          <w:rFonts w:cs="Times New Roman"/>
          <w:noProof/>
          <w:szCs w:val="24"/>
        </w:rPr>
        <w:t xml:space="preserve"> (2016). The Interaction of Genotype and Environment Determines Variation in the Maize Kernel Ionome. G3 Genes|Genomes|Genetics </w:t>
      </w:r>
      <w:r w:rsidRPr="00840228">
        <w:rPr>
          <w:rFonts w:cs="Times New Roman"/>
          <w:b/>
          <w:bCs/>
          <w:noProof/>
          <w:szCs w:val="24"/>
        </w:rPr>
        <w:t>6</w:t>
      </w:r>
      <w:r w:rsidRPr="00840228">
        <w:rPr>
          <w:rFonts w:cs="Times New Roman"/>
          <w:noProof/>
          <w:szCs w:val="24"/>
        </w:rPr>
        <w:t>: 4175–4183.</w:t>
      </w:r>
    </w:p>
    <w:p w14:paraId="721BA1B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dri, D. V., Loyola-Vargas, V.M., Broeckling, C.D., De-la-Pena, C., Jasinski, M., Santelia, D., Martinoia, E., Sumner, L.W., Banta, L.M., Stermitz, F., and Vivanco, J.M.</w:t>
      </w:r>
      <w:r w:rsidRPr="00840228">
        <w:rPr>
          <w:rFonts w:cs="Times New Roman"/>
          <w:noProof/>
          <w:szCs w:val="24"/>
        </w:rPr>
        <w:t xml:space="preserve"> (2007). Altered Profile of Secondary Metabolites in the Root Exudates of Arabidopsis ATP-Binding Cassette Transporter Mutants. Plant Physiol. </w:t>
      </w:r>
      <w:r w:rsidRPr="00840228">
        <w:rPr>
          <w:rFonts w:cs="Times New Roman"/>
          <w:b/>
          <w:bCs/>
          <w:noProof/>
          <w:szCs w:val="24"/>
        </w:rPr>
        <w:t>146</w:t>
      </w:r>
      <w:r w:rsidRPr="00840228">
        <w:rPr>
          <w:rFonts w:cs="Times New Roman"/>
          <w:noProof/>
          <w:szCs w:val="24"/>
        </w:rPr>
        <w:t>: 762–771.</w:t>
      </w:r>
    </w:p>
    <w:p w14:paraId="29172B5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illie, J.K. et al.</w:t>
      </w:r>
      <w:r w:rsidRPr="00840228">
        <w:rPr>
          <w:rFonts w:cs="Times New Roman"/>
          <w:noProof/>
          <w:szCs w:val="24"/>
        </w:rPr>
        <w:t xml:space="preserve"> (2018). Shared activity patterns arising at genetic susceptibility loci reveal underlying genomic and cellular architecture of human disease. PLoS Comput. Biol. </w:t>
      </w:r>
      <w:r w:rsidRPr="00840228">
        <w:rPr>
          <w:rFonts w:cs="Times New Roman"/>
          <w:b/>
          <w:bCs/>
          <w:noProof/>
          <w:szCs w:val="24"/>
        </w:rPr>
        <w:t>14</w:t>
      </w:r>
      <w:r w:rsidRPr="00840228">
        <w:rPr>
          <w:rFonts w:cs="Times New Roman"/>
          <w:noProof/>
          <w:szCs w:val="24"/>
        </w:rPr>
        <w:t>: 1–24.</w:t>
      </w:r>
    </w:p>
    <w:p w14:paraId="78E778C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03). Genomic Comparison of P-Type ATPase Ion Pumps in Arabidopsis and Rice. PLANT Physiol. </w:t>
      </w:r>
      <w:r w:rsidRPr="00840228">
        <w:rPr>
          <w:rFonts w:cs="Times New Roman"/>
          <w:b/>
          <w:bCs/>
          <w:noProof/>
          <w:szCs w:val="24"/>
        </w:rPr>
        <w:t>132</w:t>
      </w:r>
      <w:r w:rsidRPr="00840228">
        <w:rPr>
          <w:rFonts w:cs="Times New Roman"/>
          <w:noProof/>
          <w:szCs w:val="24"/>
        </w:rPr>
        <w:t>: 618–628.</w:t>
      </w:r>
    </w:p>
    <w:p w14:paraId="631277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10). Ionomics: The functional genomics of elements. Brief. Funct. Genomics </w:t>
      </w:r>
      <w:r w:rsidRPr="00840228">
        <w:rPr>
          <w:rFonts w:cs="Times New Roman"/>
          <w:b/>
          <w:bCs/>
          <w:noProof/>
          <w:szCs w:val="24"/>
        </w:rPr>
        <w:t>9</w:t>
      </w:r>
      <w:r w:rsidRPr="00840228">
        <w:rPr>
          <w:rFonts w:cs="Times New Roman"/>
          <w:noProof/>
          <w:szCs w:val="24"/>
        </w:rPr>
        <w:t>: 149–56.</w:t>
      </w:r>
    </w:p>
    <w:p w14:paraId="568D2B0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 and Dilkes, B.P.</w:t>
      </w:r>
      <w:r w:rsidRPr="00840228">
        <w:rPr>
          <w:rFonts w:cs="Times New Roman"/>
          <w:noProof/>
          <w:szCs w:val="24"/>
        </w:rPr>
        <w:t xml:space="preserve"> (2012). Elemental profiles reflect plant adaptations to the environment. Science </w:t>
      </w:r>
      <w:r w:rsidRPr="00840228">
        <w:rPr>
          <w:rFonts w:cs="Times New Roman"/>
          <w:b/>
          <w:bCs/>
          <w:noProof/>
          <w:szCs w:val="24"/>
        </w:rPr>
        <w:t>336</w:t>
      </w:r>
      <w:r w:rsidRPr="00840228">
        <w:rPr>
          <w:rFonts w:cs="Times New Roman"/>
          <w:noProof/>
          <w:szCs w:val="24"/>
        </w:rPr>
        <w:t>: 1661–3.</w:t>
      </w:r>
    </w:p>
    <w:p w14:paraId="00B8B24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Vitek, O., Lahner, B., Muthukumar, B., Borghi, M., Morrissey, J., Guerinot, M. Lou, and Salt, D.E.</w:t>
      </w:r>
      <w:r w:rsidRPr="00840228">
        <w:rPr>
          <w:rFonts w:cs="Times New Roman"/>
          <w:noProof/>
          <w:szCs w:val="24"/>
        </w:rPr>
        <w:t xml:space="preserve"> (2008). The leaf ionome as a multivariable system to detect a plant’s physiological status. Proc. Natl. Acad. Sci. U. S. A. </w:t>
      </w:r>
      <w:r w:rsidRPr="00840228">
        <w:rPr>
          <w:rFonts w:cs="Times New Roman"/>
          <w:b/>
          <w:bCs/>
          <w:noProof/>
          <w:szCs w:val="24"/>
        </w:rPr>
        <w:t>105</w:t>
      </w:r>
      <w:r w:rsidRPr="00840228">
        <w:rPr>
          <w:rFonts w:cs="Times New Roman"/>
          <w:noProof/>
          <w:szCs w:val="24"/>
        </w:rPr>
        <w:t>: 12081–6.</w:t>
      </w:r>
    </w:p>
    <w:p w14:paraId="489BA4C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Ziegler, G., Lahner, B., Mickelbart, M. V., Foley, R., Danku, J., Armstrong, P., Salt, D.E., and Hoekenga, O.A.</w:t>
      </w:r>
      <w:r w:rsidRPr="00840228">
        <w:rPr>
          <w:rFonts w:cs="Times New Roman"/>
          <w:noProof/>
          <w:szCs w:val="24"/>
        </w:rPr>
        <w:t xml:space="preserve"> (2014). Single-kernel ionomic profiles are highly heritable indicators of genetic and environmental influences on elemental accumulation in maize grain (Zea mays). PLoS One </w:t>
      </w:r>
      <w:r w:rsidRPr="00840228">
        <w:rPr>
          <w:rFonts w:cs="Times New Roman"/>
          <w:b/>
          <w:bCs/>
          <w:noProof/>
          <w:szCs w:val="24"/>
        </w:rPr>
        <w:t>9</w:t>
      </w:r>
      <w:r w:rsidRPr="00840228">
        <w:rPr>
          <w:rFonts w:cs="Times New Roman"/>
          <w:noProof/>
          <w:szCs w:val="24"/>
        </w:rPr>
        <w:t>.</w:t>
      </w:r>
    </w:p>
    <w:p w14:paraId="160E655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radbury, P.J., Zhang, Z., Kroon, D.E., Casstevens, T.M., Ramdoss, Y., and Buckler, E.S.</w:t>
      </w:r>
      <w:r w:rsidRPr="00840228">
        <w:rPr>
          <w:rFonts w:cs="Times New Roman"/>
          <w:noProof/>
          <w:szCs w:val="24"/>
        </w:rPr>
        <w:t xml:space="preserve"> (2007). TASSEL: software for association mapping of complex traits in diverse samples. Bioinformatics </w:t>
      </w:r>
      <w:r w:rsidRPr="00840228">
        <w:rPr>
          <w:rFonts w:cs="Times New Roman"/>
          <w:b/>
          <w:bCs/>
          <w:noProof/>
          <w:szCs w:val="24"/>
        </w:rPr>
        <w:t>23</w:t>
      </w:r>
      <w:r w:rsidRPr="00840228">
        <w:rPr>
          <w:rFonts w:cs="Times New Roman"/>
          <w:noProof/>
          <w:szCs w:val="24"/>
        </w:rPr>
        <w:t>: 2633–5.</w:t>
      </w:r>
    </w:p>
    <w:p w14:paraId="41521B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ckler, E.S. et al.</w:t>
      </w:r>
      <w:r w:rsidRPr="00840228">
        <w:rPr>
          <w:rFonts w:cs="Times New Roman"/>
          <w:noProof/>
          <w:szCs w:val="24"/>
        </w:rPr>
        <w:t xml:space="preserve"> (2009). The genetic architecture of maize flowering time. Science </w:t>
      </w:r>
      <w:r w:rsidRPr="00840228">
        <w:rPr>
          <w:rFonts w:cs="Times New Roman"/>
          <w:b/>
          <w:bCs/>
          <w:noProof/>
          <w:szCs w:val="24"/>
        </w:rPr>
        <w:t>325</w:t>
      </w:r>
      <w:r w:rsidRPr="00840228">
        <w:rPr>
          <w:rFonts w:cs="Times New Roman"/>
          <w:noProof/>
          <w:szCs w:val="24"/>
        </w:rPr>
        <w:t>: 714–8.</w:t>
      </w:r>
    </w:p>
    <w:p w14:paraId="05F35B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nyavanich, S. et al.</w:t>
      </w:r>
      <w:r w:rsidRPr="00840228">
        <w:rPr>
          <w:rFonts w:cs="Times New Roman"/>
          <w:noProof/>
          <w:szCs w:val="24"/>
        </w:rPr>
        <w:t xml:space="preserve"> (2014). Integrated genome-wide association, coexpression network, and expression single nucleotide polymorphism analysis identifies novel pathway in allergic rhinitis. BMC Med. Genomics </w:t>
      </w:r>
      <w:r w:rsidRPr="00840228">
        <w:rPr>
          <w:rFonts w:cs="Times New Roman"/>
          <w:b/>
          <w:bCs/>
          <w:noProof/>
          <w:szCs w:val="24"/>
        </w:rPr>
        <w:t>7</w:t>
      </w:r>
      <w:r w:rsidRPr="00840228">
        <w:rPr>
          <w:rFonts w:cs="Times New Roman"/>
          <w:noProof/>
          <w:szCs w:val="24"/>
        </w:rPr>
        <w:t>: 48.</w:t>
      </w:r>
    </w:p>
    <w:p w14:paraId="641B3EF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abrese, G.M., Mesner, L.D., Stains, J.P., Tommasini, S.M., Horowitz, M.C., Rosen, C.J., and Farber, C.R.</w:t>
      </w:r>
      <w:r w:rsidRPr="00840228">
        <w:rPr>
          <w:rFonts w:cs="Times New Roman"/>
          <w:noProof/>
          <w:szCs w:val="24"/>
        </w:rPr>
        <w:t xml:space="preserve"> (2017). Integrating GWAS and Co-expression Network Data Identifies Bone Mineral Density Genes SPTBN1 and MARK3 and an Osteoblast Functional Module. Cell Syst. </w:t>
      </w:r>
      <w:r w:rsidRPr="00840228">
        <w:rPr>
          <w:rFonts w:cs="Times New Roman"/>
          <w:b/>
          <w:bCs/>
          <w:noProof/>
          <w:szCs w:val="24"/>
        </w:rPr>
        <w:t>4</w:t>
      </w:r>
      <w:r w:rsidRPr="00840228">
        <w:rPr>
          <w:rFonts w:cs="Times New Roman"/>
          <w:noProof/>
          <w:szCs w:val="24"/>
        </w:rPr>
        <w:t>: 46–59.e4.</w:t>
      </w:r>
    </w:p>
    <w:p w14:paraId="044B3A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dwell, K.S., Russell, J., Langridge, P., and Powell, W.</w:t>
      </w:r>
      <w:r w:rsidRPr="00840228">
        <w:rPr>
          <w:rFonts w:cs="Times New Roman"/>
          <w:noProof/>
          <w:szCs w:val="24"/>
        </w:rPr>
        <w:t xml:space="preserve"> (2006). Extreme population-dependent linkage disequilibrium detected in an inbreeding plant species, Hordeum vulgare. Genetics </w:t>
      </w:r>
      <w:r w:rsidRPr="00840228">
        <w:rPr>
          <w:rFonts w:cs="Times New Roman"/>
          <w:b/>
          <w:bCs/>
          <w:noProof/>
          <w:szCs w:val="24"/>
        </w:rPr>
        <w:t>172</w:t>
      </w:r>
      <w:r w:rsidRPr="00840228">
        <w:rPr>
          <w:rFonts w:cs="Times New Roman"/>
          <w:noProof/>
          <w:szCs w:val="24"/>
        </w:rPr>
        <w:t>: 557–567.</w:t>
      </w:r>
    </w:p>
    <w:p w14:paraId="550AB0D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moco Software Repository</w:t>
      </w:r>
      <w:r w:rsidRPr="00840228">
        <w:rPr>
          <w:rFonts w:cs="Times New Roman"/>
          <w:noProof/>
          <w:szCs w:val="24"/>
        </w:rPr>
        <w:t xml:space="preserve"> (2018). GitHub: http://github.com/schae234/Camoco.</w:t>
      </w:r>
    </w:p>
    <w:p w14:paraId="162F04A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stelletti, S., Tuberosa, R., Pindo, M., and Salvi, S.</w:t>
      </w:r>
      <w:r w:rsidRPr="00840228">
        <w:rPr>
          <w:rFonts w:cs="Times New Roman"/>
          <w:noProof/>
          <w:szCs w:val="24"/>
        </w:rPr>
        <w:t xml:space="preserve"> (2014). A MITE Transposon Insertion Is Associated with Differential Methylation at the Maize Flowering Time QTL Vgt1. G3 Genes|Genomes|Genetics </w:t>
      </w:r>
      <w:r w:rsidRPr="00840228">
        <w:rPr>
          <w:rFonts w:cs="Times New Roman"/>
          <w:b/>
          <w:bCs/>
          <w:noProof/>
          <w:szCs w:val="24"/>
        </w:rPr>
        <w:t>4</w:t>
      </w:r>
      <w:r w:rsidRPr="00840228">
        <w:rPr>
          <w:rFonts w:cs="Times New Roman"/>
          <w:noProof/>
          <w:szCs w:val="24"/>
        </w:rPr>
        <w:t>: 805–812.</w:t>
      </w:r>
    </w:p>
    <w:p w14:paraId="24D1EDE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n, E.K.F., Rowe, H.C., Corwin, J.A., Joseph, B., and Kliebenstein, D.J.</w:t>
      </w:r>
      <w:r w:rsidRPr="00840228">
        <w:rPr>
          <w:rFonts w:cs="Times New Roman"/>
          <w:noProof/>
          <w:szCs w:val="24"/>
        </w:rPr>
        <w:t xml:space="preserve"> (2011). Combining Genome-Wide Association Mapping and Transcriptional Networks to Identify Novel Genes Controlling Glucosinolates in Arabidopsis thaliana. PLoS Biol. </w:t>
      </w:r>
      <w:r w:rsidRPr="00840228">
        <w:rPr>
          <w:rFonts w:cs="Times New Roman"/>
          <w:b/>
          <w:bCs/>
          <w:noProof/>
          <w:szCs w:val="24"/>
        </w:rPr>
        <w:t>9</w:t>
      </w:r>
      <w:r w:rsidRPr="00840228">
        <w:rPr>
          <w:rFonts w:cs="Times New Roman"/>
          <w:noProof/>
          <w:szCs w:val="24"/>
        </w:rPr>
        <w:t>: e1001125.</w:t>
      </w:r>
    </w:p>
    <w:p w14:paraId="24A1A1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o, D.-Y. et al.</w:t>
      </w:r>
      <w:r w:rsidRPr="00840228">
        <w:rPr>
          <w:rFonts w:cs="Times New Roman"/>
          <w:noProof/>
          <w:szCs w:val="24"/>
        </w:rPr>
        <w:t xml:space="preserve"> (2011). Sphingolipids in the Root Play an Important Role in Regulating the Leaf Ionome in Arabidopsis thaliana. Plant Cell </w:t>
      </w:r>
      <w:r w:rsidRPr="00840228">
        <w:rPr>
          <w:rFonts w:cs="Times New Roman"/>
          <w:b/>
          <w:bCs/>
          <w:noProof/>
          <w:szCs w:val="24"/>
        </w:rPr>
        <w:t>23</w:t>
      </w:r>
      <w:r w:rsidRPr="00840228">
        <w:rPr>
          <w:rFonts w:cs="Times New Roman"/>
          <w:noProof/>
          <w:szCs w:val="24"/>
        </w:rPr>
        <w:t>: 1061–1081.</w:t>
      </w:r>
    </w:p>
    <w:p w14:paraId="67CE9CA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ia, J.-M. et al.</w:t>
      </w:r>
      <w:r w:rsidRPr="00840228">
        <w:rPr>
          <w:rFonts w:cs="Times New Roman"/>
          <w:noProof/>
          <w:szCs w:val="24"/>
        </w:rPr>
        <w:t xml:space="preserve"> (2012). Maize HapMap2 identifies extant variation from a genome in flux. Nat. Genet. </w:t>
      </w:r>
      <w:r w:rsidRPr="00840228">
        <w:rPr>
          <w:rFonts w:cs="Times New Roman"/>
          <w:b/>
          <w:bCs/>
          <w:noProof/>
          <w:szCs w:val="24"/>
        </w:rPr>
        <w:t>44</w:t>
      </w:r>
      <w:r w:rsidRPr="00840228">
        <w:rPr>
          <w:rFonts w:cs="Times New Roman"/>
          <w:noProof/>
          <w:szCs w:val="24"/>
        </w:rPr>
        <w:t>: 803–7.</w:t>
      </w:r>
    </w:p>
    <w:p w14:paraId="7C5B8C8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lark, R.M., Wagler, T.N., Quijada, P., and Doebley, J.</w:t>
      </w:r>
      <w:r w:rsidRPr="00840228">
        <w:rPr>
          <w:rFonts w:cs="Times New Roman"/>
          <w:noProof/>
          <w:szCs w:val="24"/>
        </w:rPr>
        <w:t xml:space="preserve"> (2006). A distant upstream enhancer at the maize domestication gene tb1 has pleiotropic effects on plant and inflorescent architecture. Nat. Genet. </w:t>
      </w:r>
      <w:r w:rsidRPr="00840228">
        <w:rPr>
          <w:rFonts w:cs="Times New Roman"/>
          <w:b/>
          <w:bCs/>
          <w:noProof/>
          <w:szCs w:val="24"/>
        </w:rPr>
        <w:t>38</w:t>
      </w:r>
      <w:r w:rsidRPr="00840228">
        <w:rPr>
          <w:rFonts w:cs="Times New Roman"/>
          <w:noProof/>
          <w:szCs w:val="24"/>
        </w:rPr>
        <w:t>: 594–7.</w:t>
      </w:r>
    </w:p>
    <w:p w14:paraId="5F2BE2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ok, J.P., McMullen, M.D., Holland, J.B., Tian, F., Bradbury, P., Ross-Ibarra, J., Buckler, E.S., and Flint-Garcia, S. a</w:t>
      </w:r>
      <w:r w:rsidRPr="00840228">
        <w:rPr>
          <w:rFonts w:cs="Times New Roman"/>
          <w:noProof/>
          <w:szCs w:val="24"/>
        </w:rPr>
        <w:t xml:space="preserve"> (2012). Genetic architecture of maize kernel composition in the nested association mapping and inbred association panels. Plant Physiol. </w:t>
      </w:r>
      <w:r w:rsidRPr="00840228">
        <w:rPr>
          <w:rFonts w:cs="Times New Roman"/>
          <w:b/>
          <w:bCs/>
          <w:noProof/>
          <w:szCs w:val="24"/>
        </w:rPr>
        <w:t>158</w:t>
      </w:r>
      <w:r w:rsidRPr="00840228">
        <w:rPr>
          <w:rFonts w:cs="Times New Roman"/>
          <w:noProof/>
          <w:szCs w:val="24"/>
        </w:rPr>
        <w:t>: 824–34.</w:t>
      </w:r>
    </w:p>
    <w:p w14:paraId="31A3DE9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rwin, J.A., Copeland, D., Feusier, J., Subedy, A., Eshbaugh, R., Palmer, C., Maloof, J., and Kliebenstein, D.J.</w:t>
      </w:r>
      <w:r w:rsidRPr="00840228">
        <w:rPr>
          <w:rFonts w:cs="Times New Roman"/>
          <w:noProof/>
          <w:szCs w:val="24"/>
        </w:rPr>
        <w:t xml:space="preserve"> (2016). The Quantitative Basis of the Arabidopsis Innate Immune System to Endemic Pathogens Depends on Pathogen Genetics. PLoS Genet. </w:t>
      </w:r>
      <w:r w:rsidRPr="00840228">
        <w:rPr>
          <w:rFonts w:cs="Times New Roman"/>
          <w:b/>
          <w:bCs/>
          <w:noProof/>
          <w:szCs w:val="24"/>
        </w:rPr>
        <w:t>12</w:t>
      </w:r>
      <w:r w:rsidRPr="00840228">
        <w:rPr>
          <w:rFonts w:cs="Times New Roman"/>
          <w:noProof/>
          <w:szCs w:val="24"/>
        </w:rPr>
        <w:t>: 1–29.</w:t>
      </w:r>
    </w:p>
    <w:p w14:paraId="769F153A"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avies, L. and Gather, U.</w:t>
      </w:r>
      <w:r w:rsidRPr="00840228">
        <w:rPr>
          <w:rFonts w:cs="Times New Roman"/>
          <w:noProof/>
          <w:szCs w:val="24"/>
        </w:rPr>
        <w:t xml:space="preserve"> (1993). The Identification of Multiple Outliers. J. Am. Stat. Assoc. </w:t>
      </w:r>
      <w:r w:rsidRPr="00840228">
        <w:rPr>
          <w:rFonts w:cs="Times New Roman"/>
          <w:b/>
          <w:bCs/>
          <w:noProof/>
          <w:szCs w:val="24"/>
        </w:rPr>
        <w:t>88</w:t>
      </w:r>
      <w:r w:rsidRPr="00840228">
        <w:rPr>
          <w:rFonts w:cs="Times New Roman"/>
          <w:noProof/>
          <w:szCs w:val="24"/>
        </w:rPr>
        <w:t>: 782.</w:t>
      </w:r>
    </w:p>
    <w:p w14:paraId="4FFE521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ongen, S. van</w:t>
      </w:r>
      <w:r w:rsidRPr="00840228">
        <w:rPr>
          <w:rFonts w:cs="Times New Roman"/>
          <w:noProof/>
          <w:szCs w:val="24"/>
        </w:rPr>
        <w:t xml:space="preserve"> (2000). MCL: A Cluster Algoithm for Graphs.</w:t>
      </w:r>
    </w:p>
    <w:p w14:paraId="6AA1596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isen, M.B., Spellman, P.T., Brown, P.O., and Botstein, D.</w:t>
      </w:r>
      <w:r w:rsidRPr="00840228">
        <w:rPr>
          <w:rFonts w:cs="Times New Roman"/>
          <w:noProof/>
          <w:szCs w:val="24"/>
        </w:rPr>
        <w:t xml:space="preserve"> (1998). Cluster analysis and display of genome-wide expression patterns. Proc. Natl. Acad. Sci. </w:t>
      </w:r>
      <w:r w:rsidRPr="00840228">
        <w:rPr>
          <w:rFonts w:cs="Times New Roman"/>
          <w:b/>
          <w:bCs/>
          <w:noProof/>
          <w:szCs w:val="24"/>
        </w:rPr>
        <w:t>95</w:t>
      </w:r>
      <w:r w:rsidRPr="00840228">
        <w:rPr>
          <w:rFonts w:cs="Times New Roman"/>
          <w:noProof/>
          <w:szCs w:val="24"/>
        </w:rPr>
        <w:t>: 14863–14868.</w:t>
      </w:r>
    </w:p>
    <w:p w14:paraId="4AF0DFE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lshire, R.J., Glaubitz, J.C., Sun, Q., Poland, J.A., Kawamoto, K., Buckler, E.S., and Mitchell, S.E.</w:t>
      </w:r>
      <w:r w:rsidRPr="00840228">
        <w:rPr>
          <w:rFonts w:cs="Times New Roman"/>
          <w:noProof/>
          <w:szCs w:val="24"/>
        </w:rPr>
        <w:t xml:space="preserve"> (2011). A robust, simple genotyping-by-sequencing (GBS) approach for high diversity species. PLoS One </w:t>
      </w:r>
      <w:r w:rsidRPr="00840228">
        <w:rPr>
          <w:rFonts w:cs="Times New Roman"/>
          <w:b/>
          <w:bCs/>
          <w:noProof/>
          <w:szCs w:val="24"/>
        </w:rPr>
        <w:t>6</w:t>
      </w:r>
      <w:r w:rsidRPr="00840228">
        <w:rPr>
          <w:rFonts w:cs="Times New Roman"/>
          <w:noProof/>
          <w:szCs w:val="24"/>
        </w:rPr>
        <w:t>: e19379.</w:t>
      </w:r>
    </w:p>
    <w:p w14:paraId="15CB50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Fan, J., Zhai, Z., Yan, C., and Xu, C.</w:t>
      </w:r>
      <w:r w:rsidRPr="00840228">
        <w:rPr>
          <w:rFonts w:cs="Times New Roman"/>
          <w:noProof/>
          <w:szCs w:val="24"/>
        </w:rPr>
        <w:t xml:space="preserve"> (2015). Arabidopsis TRIGALACTOSYLDIACYLGLYCEROL5 Interacts with TGD1, TGD2, and TGD4 to Facilitate Lipid Transfer from the Endoplasmic Reticulum to Plastids. Plant Cell </w:t>
      </w:r>
      <w:r w:rsidRPr="00840228">
        <w:rPr>
          <w:rFonts w:cs="Times New Roman"/>
          <w:b/>
          <w:bCs/>
          <w:noProof/>
          <w:szCs w:val="24"/>
        </w:rPr>
        <w:t>27</w:t>
      </w:r>
      <w:r w:rsidRPr="00840228">
        <w:rPr>
          <w:rFonts w:cs="Times New Roman"/>
          <w:noProof/>
          <w:szCs w:val="24"/>
        </w:rPr>
        <w:t>: tpc.15.00394.</w:t>
      </w:r>
    </w:p>
    <w:p w14:paraId="33DA455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hazalpour, A., Doss, S., Zhang, B., Wang, S., Plaisier, C., Castellanos, R., Brozell, A., Schadt, E.E., Drake, T.A., Lusis, A.J., and Horvath, S.</w:t>
      </w:r>
      <w:r w:rsidRPr="00840228">
        <w:rPr>
          <w:rFonts w:cs="Times New Roman"/>
          <w:noProof/>
          <w:szCs w:val="24"/>
        </w:rPr>
        <w:t xml:space="preserve"> (2006). Integrating genetic and network analysis to characterize genes related to mouse weight. PLoS Genet. </w:t>
      </w:r>
      <w:r w:rsidRPr="00840228">
        <w:rPr>
          <w:rFonts w:cs="Times New Roman"/>
          <w:b/>
          <w:bCs/>
          <w:noProof/>
          <w:szCs w:val="24"/>
        </w:rPr>
        <w:t>2</w:t>
      </w:r>
      <w:r w:rsidRPr="00840228">
        <w:rPr>
          <w:rFonts w:cs="Times New Roman"/>
          <w:noProof/>
          <w:szCs w:val="24"/>
        </w:rPr>
        <w:t>: e130.</w:t>
      </w:r>
    </w:p>
    <w:p w14:paraId="57A1D9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ore, M. a, Chia, J.-M., Elshire, R.J., Sun, Q., Ersoz, E.S., Hurwitz, B.L., Peiffer, J. a, McMullen, M.D., Grills, G.S., Ross-Ibarra, J., Ware, D.H., and Buckler, E.S.</w:t>
      </w:r>
      <w:r w:rsidRPr="00840228">
        <w:rPr>
          <w:rFonts w:cs="Times New Roman"/>
          <w:noProof/>
          <w:szCs w:val="24"/>
        </w:rPr>
        <w:t xml:space="preserve"> (2009). A first-generation haplotype map of maize. Science </w:t>
      </w:r>
      <w:r w:rsidRPr="00840228">
        <w:rPr>
          <w:rFonts w:cs="Times New Roman"/>
          <w:b/>
          <w:bCs/>
          <w:noProof/>
          <w:szCs w:val="24"/>
        </w:rPr>
        <w:t>326</w:t>
      </w:r>
      <w:r w:rsidRPr="00840228">
        <w:rPr>
          <w:rFonts w:cs="Times New Roman"/>
          <w:noProof/>
          <w:szCs w:val="24"/>
        </w:rPr>
        <w:t>: 1115–7.</w:t>
      </w:r>
    </w:p>
    <w:p w14:paraId="771CB3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uerinot, M. Lou</w:t>
      </w:r>
      <w:r w:rsidRPr="00840228">
        <w:rPr>
          <w:rFonts w:cs="Times New Roman"/>
          <w:noProof/>
          <w:szCs w:val="24"/>
        </w:rPr>
        <w:t xml:space="preserve"> (2001). Fortified Foods and Phytoremediation. Two Sides of the Same Coin. PLANT Physiol. </w:t>
      </w:r>
      <w:r w:rsidRPr="00840228">
        <w:rPr>
          <w:rFonts w:cs="Times New Roman"/>
          <w:b/>
          <w:bCs/>
          <w:noProof/>
          <w:szCs w:val="24"/>
        </w:rPr>
        <w:t>125</w:t>
      </w:r>
      <w:r w:rsidRPr="00840228">
        <w:rPr>
          <w:rFonts w:cs="Times New Roman"/>
          <w:noProof/>
          <w:szCs w:val="24"/>
        </w:rPr>
        <w:t>: 164–167.</w:t>
      </w:r>
    </w:p>
    <w:p w14:paraId="2325ED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arris, M. a et al.</w:t>
      </w:r>
      <w:r w:rsidRPr="00840228">
        <w:rPr>
          <w:rFonts w:cs="Times New Roman"/>
          <w:noProof/>
          <w:szCs w:val="24"/>
        </w:rPr>
        <w:t xml:space="preserve"> (2004). The Gene Ontology (GO) database and informatics resource. Nucleic Acids Res. </w:t>
      </w:r>
      <w:r w:rsidRPr="00840228">
        <w:rPr>
          <w:rFonts w:cs="Times New Roman"/>
          <w:b/>
          <w:bCs/>
          <w:noProof/>
          <w:szCs w:val="24"/>
        </w:rPr>
        <w:t>32</w:t>
      </w:r>
      <w:r w:rsidRPr="00840228">
        <w:rPr>
          <w:rFonts w:cs="Times New Roman"/>
          <w:noProof/>
          <w:szCs w:val="24"/>
        </w:rPr>
        <w:t>: D258-61.</w:t>
      </w:r>
    </w:p>
    <w:p w14:paraId="011373D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irsch, C.N. et al.</w:t>
      </w:r>
      <w:r w:rsidRPr="00840228">
        <w:rPr>
          <w:rFonts w:cs="Times New Roman"/>
          <w:noProof/>
          <w:szCs w:val="24"/>
        </w:rPr>
        <w:t xml:space="preserve"> (2014). Insights into the maize pan-genome and pan-transcriptome. Plant Cell </w:t>
      </w:r>
      <w:r w:rsidRPr="00840228">
        <w:rPr>
          <w:rFonts w:cs="Times New Roman"/>
          <w:b/>
          <w:bCs/>
          <w:noProof/>
          <w:szCs w:val="24"/>
        </w:rPr>
        <w:t>26</w:t>
      </w:r>
      <w:r w:rsidRPr="00840228">
        <w:rPr>
          <w:rFonts w:cs="Times New Roman"/>
          <w:noProof/>
          <w:szCs w:val="24"/>
        </w:rPr>
        <w:t>: 121–35.</w:t>
      </w:r>
    </w:p>
    <w:p w14:paraId="62503D9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ng, H.-Y. et al.</w:t>
      </w:r>
      <w:r w:rsidRPr="00840228">
        <w:rPr>
          <w:rFonts w:cs="Times New Roman"/>
          <w:noProof/>
          <w:szCs w:val="24"/>
        </w:rPr>
        <w:t xml:space="preserve"> (2012). The relationship between parental genetic or phenotypic divergence and progeny variation in the maize nested association mapping population. Heredity (Edinb). </w:t>
      </w:r>
      <w:r w:rsidRPr="00840228">
        <w:rPr>
          <w:rFonts w:cs="Times New Roman"/>
          <w:b/>
          <w:bCs/>
          <w:noProof/>
          <w:szCs w:val="24"/>
        </w:rPr>
        <w:t>108</w:t>
      </w:r>
      <w:r w:rsidRPr="00840228">
        <w:rPr>
          <w:rFonts w:cs="Times New Roman"/>
          <w:noProof/>
          <w:szCs w:val="24"/>
        </w:rPr>
        <w:t>: 490–9.</w:t>
      </w:r>
    </w:p>
    <w:p w14:paraId="3B56FFE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ttenhower, C., Hibbs, M., Myers, C., and Troyanskaya, O.G.</w:t>
      </w:r>
      <w:r w:rsidRPr="00840228">
        <w:rPr>
          <w:rFonts w:cs="Times New Roman"/>
          <w:noProof/>
          <w:szCs w:val="24"/>
        </w:rPr>
        <w:t xml:space="preserve"> (2006). A scalable method for integration and functional analysis of multiple microarray datasets. Bioinformatics </w:t>
      </w:r>
      <w:r w:rsidRPr="00840228">
        <w:rPr>
          <w:rFonts w:cs="Times New Roman"/>
          <w:b/>
          <w:bCs/>
          <w:noProof/>
          <w:szCs w:val="24"/>
        </w:rPr>
        <w:t>22</w:t>
      </w:r>
      <w:r w:rsidRPr="00840228">
        <w:rPr>
          <w:rFonts w:cs="Times New Roman"/>
          <w:noProof/>
          <w:szCs w:val="24"/>
        </w:rPr>
        <w:t>: 2890–7.</w:t>
      </w:r>
    </w:p>
    <w:p w14:paraId="13A41B8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atagiri, T., Ishiyama, K., Kato, T., Tabata, S., Kobayashi, M., and Shinozaki, K.</w:t>
      </w:r>
      <w:r w:rsidRPr="00840228">
        <w:rPr>
          <w:rFonts w:cs="Times New Roman"/>
          <w:noProof/>
          <w:szCs w:val="24"/>
        </w:rPr>
        <w:t xml:space="preserve"> (2005). An important role of phosphatidic acid in ABA signaling during germination in Arabidopsis thaliana. Plant J. </w:t>
      </w:r>
      <w:r w:rsidRPr="00840228">
        <w:rPr>
          <w:rFonts w:cs="Times New Roman"/>
          <w:b/>
          <w:bCs/>
          <w:noProof/>
          <w:szCs w:val="24"/>
        </w:rPr>
        <w:t>43</w:t>
      </w:r>
      <w:r w:rsidRPr="00840228">
        <w:rPr>
          <w:rFonts w:cs="Times New Roman"/>
          <w:noProof/>
          <w:szCs w:val="24"/>
        </w:rPr>
        <w:t>: 107–117.</w:t>
      </w:r>
    </w:p>
    <w:p w14:paraId="19C014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ump, K.L., Bradbury, P.J., Wisser, R.J., Buckler, E.S., Belcher, A.R., Oropeza-Rosas, M. a, Zwonitzer, J.C., Kresovich, S., McMullen, M.D., Ware, D., Balint-Kurti, P.J., and Holland, J.B.</w:t>
      </w:r>
      <w:r w:rsidRPr="00840228">
        <w:rPr>
          <w:rFonts w:cs="Times New Roman"/>
          <w:noProof/>
          <w:szCs w:val="24"/>
        </w:rPr>
        <w:t xml:space="preserve"> (2011). Genome-wide association study of quantitative resistance to southern leaf blight in the maize nested association mapping population. Nat. Genet. </w:t>
      </w:r>
      <w:r w:rsidRPr="00840228">
        <w:rPr>
          <w:rFonts w:cs="Times New Roman"/>
          <w:b/>
          <w:bCs/>
          <w:noProof/>
          <w:szCs w:val="24"/>
        </w:rPr>
        <w:t>43</w:t>
      </w:r>
      <w:r w:rsidRPr="00840228">
        <w:rPr>
          <w:rFonts w:cs="Times New Roman"/>
          <w:noProof/>
          <w:szCs w:val="24"/>
        </w:rPr>
        <w:t>: 163–168.</w:t>
      </w:r>
    </w:p>
    <w:p w14:paraId="78ECEC1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it, S.J., Wych, H.M., Xu, D., Kundu, S., and Tomes, D.T.</w:t>
      </w:r>
      <w:r w:rsidRPr="00840228">
        <w:rPr>
          <w:rFonts w:cs="Times New Roman"/>
          <w:noProof/>
          <w:szCs w:val="24"/>
        </w:rPr>
        <w:t xml:space="preserve"> (2010). Maize della proteins dwarf plant8 and dwarf plant9 as modulators of plant development. Plant Cell Physiol. </w:t>
      </w:r>
      <w:r w:rsidRPr="00840228">
        <w:rPr>
          <w:rFonts w:cs="Times New Roman"/>
          <w:b/>
          <w:bCs/>
          <w:noProof/>
          <w:szCs w:val="24"/>
        </w:rPr>
        <w:t>51</w:t>
      </w:r>
      <w:r w:rsidRPr="00840228">
        <w:rPr>
          <w:rFonts w:cs="Times New Roman"/>
          <w:noProof/>
          <w:szCs w:val="24"/>
        </w:rPr>
        <w:t>: 1854–1868.</w:t>
      </w:r>
    </w:p>
    <w:p w14:paraId="342A736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rence, C.J., Dong, Q., Polacco, M.L., Seigfried, T.E., and Brendel, V.</w:t>
      </w:r>
      <w:r w:rsidRPr="00840228">
        <w:rPr>
          <w:rFonts w:cs="Times New Roman"/>
          <w:noProof/>
          <w:szCs w:val="24"/>
        </w:rPr>
        <w:t xml:space="preserve"> (2004). MaizeGDB, the community database for maize genetics and genomics. Nucleic Acids Res. </w:t>
      </w:r>
      <w:r w:rsidRPr="00840228">
        <w:rPr>
          <w:rFonts w:cs="Times New Roman"/>
          <w:b/>
          <w:bCs/>
          <w:noProof/>
          <w:szCs w:val="24"/>
        </w:rPr>
        <w:t>32</w:t>
      </w:r>
      <w:r w:rsidRPr="00840228">
        <w:rPr>
          <w:rFonts w:cs="Times New Roman"/>
          <w:noProof/>
          <w:szCs w:val="24"/>
        </w:rPr>
        <w:t>: D393-7.</w:t>
      </w:r>
    </w:p>
    <w:p w14:paraId="5B9A9EE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Ambaru, B., Thakkar, P., Marcotte, E.M., and Rhee, S.Y.</w:t>
      </w:r>
      <w:r w:rsidRPr="00840228">
        <w:rPr>
          <w:rFonts w:cs="Times New Roman"/>
          <w:noProof/>
          <w:szCs w:val="24"/>
        </w:rPr>
        <w:t xml:space="preserve"> (2010). Rational association of genes with traits using a genome-scale gene network for Arabidopsis thaliana. Nat. Biotechnol. </w:t>
      </w:r>
      <w:r w:rsidRPr="00840228">
        <w:rPr>
          <w:rFonts w:cs="Times New Roman"/>
          <w:b/>
          <w:bCs/>
          <w:noProof/>
          <w:szCs w:val="24"/>
        </w:rPr>
        <w:t>28</w:t>
      </w:r>
      <w:r w:rsidRPr="00840228">
        <w:rPr>
          <w:rFonts w:cs="Times New Roman"/>
          <w:noProof/>
          <w:szCs w:val="24"/>
        </w:rPr>
        <w:t>: 149–156.</w:t>
      </w:r>
    </w:p>
    <w:p w14:paraId="55CF8F6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Blom, U.M., Wang, P.I., Shim, J.E., and Marcotte, E.M.</w:t>
      </w:r>
      <w:r w:rsidRPr="00840228">
        <w:rPr>
          <w:rFonts w:cs="Times New Roman"/>
          <w:noProof/>
          <w:szCs w:val="24"/>
        </w:rPr>
        <w:t xml:space="preserve"> (2011). Prioritizing candidate disease genes by network-based boosting of genome-wide association data. Genome Res. </w:t>
      </w:r>
      <w:r w:rsidRPr="00840228">
        <w:rPr>
          <w:rFonts w:cs="Times New Roman"/>
          <w:b/>
          <w:bCs/>
          <w:noProof/>
          <w:szCs w:val="24"/>
        </w:rPr>
        <w:t>21</w:t>
      </w:r>
      <w:r w:rsidRPr="00840228">
        <w:rPr>
          <w:rFonts w:cs="Times New Roman"/>
          <w:noProof/>
          <w:szCs w:val="24"/>
        </w:rPr>
        <w:t>: 1109–1121.</w:t>
      </w:r>
    </w:p>
    <w:p w14:paraId="16BD9A8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T. and Lee, I.</w:t>
      </w:r>
      <w:r w:rsidRPr="00840228">
        <w:rPr>
          <w:rFonts w:cs="Times New Roman"/>
          <w:noProof/>
          <w:szCs w:val="24"/>
        </w:rPr>
        <w:t xml:space="preserve"> (2018). araGWAB</w:t>
      </w:r>
      <w:r w:rsidRPr="00840228">
        <w:rPr>
          <w:rFonts w:ascii="Times New Roman" w:hAnsi="Times New Roman" w:cs="Times New Roman"/>
          <w:noProof/>
          <w:szCs w:val="24"/>
        </w:rPr>
        <w:t> </w:t>
      </w:r>
      <w:r w:rsidRPr="00840228">
        <w:rPr>
          <w:rFonts w:cs="Times New Roman"/>
          <w:noProof/>
          <w:szCs w:val="24"/>
        </w:rPr>
        <w:t>: Network-based boosting of genome-wide association studies in Arabidopsis thaliana. Sci. Rep.: 1–6.</w:t>
      </w:r>
    </w:p>
    <w:p w14:paraId="02DD9EF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H. and Durbin, R.</w:t>
      </w:r>
      <w:r w:rsidRPr="00840228">
        <w:rPr>
          <w:rFonts w:cs="Times New Roman"/>
          <w:noProof/>
          <w:szCs w:val="24"/>
        </w:rPr>
        <w:t xml:space="preserve"> (2009). Fast and accurate short read alignment with Burrows-Wheeler transform. Bioinformatics </w:t>
      </w:r>
      <w:r w:rsidRPr="00840228">
        <w:rPr>
          <w:rFonts w:cs="Times New Roman"/>
          <w:b/>
          <w:bCs/>
          <w:noProof/>
          <w:szCs w:val="24"/>
        </w:rPr>
        <w:t>25</w:t>
      </w:r>
      <w:r w:rsidRPr="00840228">
        <w:rPr>
          <w:rFonts w:cs="Times New Roman"/>
          <w:noProof/>
          <w:szCs w:val="24"/>
        </w:rPr>
        <w:t>: 1754–60.</w:t>
      </w:r>
    </w:p>
    <w:p w14:paraId="0B27F12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M., Chen, J., Wang, J., Hu, B., and Chen, G.</w:t>
      </w:r>
      <w:r w:rsidRPr="00840228">
        <w:rPr>
          <w:rFonts w:cs="Times New Roman"/>
          <w:noProof/>
          <w:szCs w:val="24"/>
        </w:rPr>
        <w:t xml:space="preserve"> (2008). Modifying the DPClus algorithm for identifying protein complexes based on new topological structures. BMC Bioinformatics </w:t>
      </w:r>
      <w:r w:rsidRPr="00840228">
        <w:rPr>
          <w:rFonts w:cs="Times New Roman"/>
          <w:b/>
          <w:bCs/>
          <w:noProof/>
          <w:szCs w:val="24"/>
        </w:rPr>
        <w:t>9</w:t>
      </w:r>
      <w:r w:rsidRPr="00840228">
        <w:rPr>
          <w:rFonts w:cs="Times New Roman"/>
          <w:noProof/>
          <w:szCs w:val="24"/>
        </w:rPr>
        <w:t>: 398.</w:t>
      </w:r>
    </w:p>
    <w:p w14:paraId="165B17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ndgreen, S.</w:t>
      </w:r>
      <w:r w:rsidRPr="00840228">
        <w:rPr>
          <w:rFonts w:cs="Times New Roman"/>
          <w:noProof/>
          <w:szCs w:val="24"/>
        </w:rPr>
        <w:t xml:space="preserve"> (2012). AdapterRemoval: easy cleaning of next-generation sequencing reads. BMC Res. Notes </w:t>
      </w:r>
      <w:r w:rsidRPr="00840228">
        <w:rPr>
          <w:rFonts w:cs="Times New Roman"/>
          <w:b/>
          <w:bCs/>
          <w:noProof/>
          <w:szCs w:val="24"/>
        </w:rPr>
        <w:t>5</w:t>
      </w:r>
      <w:r w:rsidRPr="00840228">
        <w:rPr>
          <w:rFonts w:cs="Times New Roman"/>
          <w:noProof/>
          <w:szCs w:val="24"/>
        </w:rPr>
        <w:t>: 337.</w:t>
      </w:r>
    </w:p>
    <w:p w14:paraId="3FB37BC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ouwers, M., Bader, R., Haring, M., van Driel, R., de Laat, W., and Stam, M.</w:t>
      </w:r>
      <w:r w:rsidRPr="00840228">
        <w:rPr>
          <w:rFonts w:cs="Times New Roman"/>
          <w:noProof/>
          <w:szCs w:val="24"/>
        </w:rPr>
        <w:t xml:space="preserve"> (2009). Tissue- and expression level-specific chromatin looping at maize b1 epialleles. Plant Cell </w:t>
      </w:r>
      <w:r w:rsidRPr="00840228">
        <w:rPr>
          <w:rFonts w:cs="Times New Roman"/>
          <w:b/>
          <w:bCs/>
          <w:noProof/>
          <w:szCs w:val="24"/>
        </w:rPr>
        <w:t>21</w:t>
      </w:r>
      <w:r w:rsidRPr="00840228">
        <w:rPr>
          <w:rFonts w:cs="Times New Roman"/>
          <w:noProof/>
          <w:szCs w:val="24"/>
        </w:rPr>
        <w:t>: 832–42.</w:t>
      </w:r>
    </w:p>
    <w:p w14:paraId="63A01AB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ason, M.G., Jha, D., Salt, D.E., Tester, M., Hill, K., Kieber, J.J., and Eric Schaller, G.</w:t>
      </w:r>
      <w:r w:rsidRPr="00840228">
        <w:rPr>
          <w:rFonts w:cs="Times New Roman"/>
          <w:noProof/>
          <w:szCs w:val="24"/>
        </w:rPr>
        <w:t xml:space="preserve"> (2010). Type-B response regulators ARR1 and ARR12 regulate expression of AtHKT1;1 and accumulation of sodium in Arabidopsis shoots. Plant J. </w:t>
      </w:r>
      <w:r w:rsidRPr="00840228">
        <w:rPr>
          <w:rFonts w:cs="Times New Roman"/>
          <w:b/>
          <w:bCs/>
          <w:noProof/>
          <w:szCs w:val="24"/>
        </w:rPr>
        <w:t>64</w:t>
      </w:r>
      <w:r w:rsidRPr="00840228">
        <w:rPr>
          <w:rFonts w:cs="Times New Roman"/>
          <w:noProof/>
          <w:szCs w:val="24"/>
        </w:rPr>
        <w:t>: 753–763.</w:t>
      </w:r>
    </w:p>
    <w:p w14:paraId="102E582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cMullen, M.D. et al.</w:t>
      </w:r>
      <w:r w:rsidRPr="00840228">
        <w:rPr>
          <w:rFonts w:cs="Times New Roman"/>
          <w:noProof/>
          <w:szCs w:val="24"/>
        </w:rPr>
        <w:t xml:space="preserve"> (2009). Genetic properties of the maize nested association mapping population. Science </w:t>
      </w:r>
      <w:r w:rsidRPr="00840228">
        <w:rPr>
          <w:rFonts w:cs="Times New Roman"/>
          <w:b/>
          <w:bCs/>
          <w:noProof/>
          <w:szCs w:val="24"/>
        </w:rPr>
        <w:t>325</w:t>
      </w:r>
      <w:r w:rsidRPr="00840228">
        <w:rPr>
          <w:rFonts w:cs="Times New Roman"/>
          <w:noProof/>
          <w:szCs w:val="24"/>
        </w:rPr>
        <w:t>: 737–40.</w:t>
      </w:r>
    </w:p>
    <w:p w14:paraId="5CF83F9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chno, J.-M., Burghardt, L.T., Liu, J., Jeffers, J.R., Tiffin, P., Stupar, R., and Myers, C.L.</w:t>
      </w:r>
      <w:r w:rsidRPr="00840228">
        <w:rPr>
          <w:rFonts w:cs="Times New Roman"/>
          <w:noProof/>
          <w:szCs w:val="24"/>
        </w:rPr>
        <w:t xml:space="preserve"> (2018). Identification of candidate genes underlying nodulation-specific phenotypes in Medicago truncatula through integration of genome- wide association studies and co-expression networks. bioRxiv: 1–31.</w:t>
      </w:r>
    </w:p>
    <w:p w14:paraId="3AAD180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xedHTSeq Software Repository</w:t>
      </w:r>
      <w:r w:rsidRPr="00840228">
        <w:rPr>
          <w:rFonts w:cs="Times New Roman"/>
          <w:noProof/>
          <w:szCs w:val="24"/>
        </w:rPr>
        <w:t xml:space="preserve"> (2018). GitHub: http://github.com/schae234/MixedHTSeq.</w:t>
      </w:r>
    </w:p>
    <w:p w14:paraId="1D8025B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chida, K., Uehara-Yamaguchi, Y., Yoshida, T., Sakurai, T., and Shinozaki, K.</w:t>
      </w:r>
      <w:r w:rsidRPr="00840228">
        <w:rPr>
          <w:rFonts w:cs="Times New Roman"/>
          <w:noProof/>
          <w:szCs w:val="24"/>
        </w:rPr>
        <w:t xml:space="preserve"> (2011). Global landscape of a co-expressed gene network in barley and its application to gene discovery in Triticeae crops. Plant Cell Physiol. </w:t>
      </w:r>
      <w:r w:rsidRPr="00840228">
        <w:rPr>
          <w:rFonts w:cs="Times New Roman"/>
          <w:b/>
          <w:bCs/>
          <w:noProof/>
          <w:szCs w:val="24"/>
        </w:rPr>
        <w:t>52</w:t>
      </w:r>
      <w:r w:rsidRPr="00840228">
        <w:rPr>
          <w:rFonts w:cs="Times New Roman"/>
          <w:noProof/>
          <w:szCs w:val="24"/>
        </w:rPr>
        <w:t>: 785–803.</w:t>
      </w:r>
    </w:p>
    <w:p w14:paraId="58333DB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naco, M.K. et al.</w:t>
      </w:r>
      <w:r w:rsidRPr="00840228">
        <w:rPr>
          <w:rFonts w:cs="Times New Roman"/>
          <w:noProof/>
          <w:szCs w:val="24"/>
        </w:rPr>
        <w:t xml:space="preserve"> (2013). Maize Metabolic Network Construction and Transcriptome Analysis. Plant Genome </w:t>
      </w:r>
      <w:r w:rsidRPr="00840228">
        <w:rPr>
          <w:rFonts w:cs="Times New Roman"/>
          <w:b/>
          <w:bCs/>
          <w:noProof/>
          <w:szCs w:val="24"/>
        </w:rPr>
        <w:t>6</w:t>
      </w:r>
      <w:r w:rsidRPr="00840228">
        <w:rPr>
          <w:rFonts w:cs="Times New Roman"/>
          <w:noProof/>
          <w:szCs w:val="24"/>
        </w:rPr>
        <w:t>: 0.</w:t>
      </w:r>
    </w:p>
    <w:p w14:paraId="40D3485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rrell, P.L., Toleno, D.M., Lundy, K.E., and Clegg, M.T.</w:t>
      </w:r>
      <w:r w:rsidRPr="00840228">
        <w:rPr>
          <w:rFonts w:cs="Times New Roman"/>
          <w:noProof/>
          <w:szCs w:val="24"/>
        </w:rPr>
        <w:t xml:space="preserve"> (2005). Low levels of linkage disequilibrium in wild barley (Hordeum vulgare ssp. spontaneum) despite high rates of self-fertilization. Proc. Natl. Acad. Sci. U. S. A. </w:t>
      </w:r>
      <w:r w:rsidRPr="00840228">
        <w:rPr>
          <w:rFonts w:cs="Times New Roman"/>
          <w:b/>
          <w:bCs/>
          <w:noProof/>
          <w:szCs w:val="24"/>
        </w:rPr>
        <w:t>102</w:t>
      </w:r>
      <w:r w:rsidRPr="00840228">
        <w:rPr>
          <w:rFonts w:cs="Times New Roman"/>
          <w:noProof/>
          <w:szCs w:val="24"/>
        </w:rPr>
        <w:t>: 2442–2447.</w:t>
      </w:r>
    </w:p>
    <w:p w14:paraId="048BB1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bayashi, T., Okamura, Y., Ito, S., Tadaka, S., Aoki, Y., Shirota, M., and Kinoshita, K.</w:t>
      </w:r>
      <w:r w:rsidRPr="00840228">
        <w:rPr>
          <w:rFonts w:cs="Times New Roman"/>
          <w:noProof/>
          <w:szCs w:val="24"/>
        </w:rPr>
        <w:t xml:space="preserve"> (2014). ATTED-II in 2014: Evaluation of Gene Coexpression in Agriculturally Important Plants. Plant Cell Physiol. </w:t>
      </w:r>
      <w:r w:rsidRPr="00840228">
        <w:rPr>
          <w:rFonts w:cs="Times New Roman"/>
          <w:b/>
          <w:bCs/>
          <w:noProof/>
          <w:szCs w:val="24"/>
        </w:rPr>
        <w:t>55</w:t>
      </w:r>
      <w:r w:rsidRPr="00840228">
        <w:rPr>
          <w:rFonts w:cs="Times New Roman"/>
          <w:noProof/>
          <w:szCs w:val="24"/>
        </w:rPr>
        <w:t>: e6–e6.</w:t>
      </w:r>
    </w:p>
    <w:p w14:paraId="7E2D671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zaki, S. et al.</w:t>
      </w:r>
      <w:r w:rsidRPr="00840228">
        <w:rPr>
          <w:rFonts w:cs="Times New Roman"/>
          <w:noProof/>
          <w:szCs w:val="24"/>
        </w:rPr>
        <w:t xml:space="preserve"> (2010). Coexpression analysis of tomato genes and experimental verification of coordinated expression of genes found in a functionally enriched coexpression module. DNA Res. </w:t>
      </w:r>
      <w:r w:rsidRPr="00840228">
        <w:rPr>
          <w:rFonts w:cs="Times New Roman"/>
          <w:b/>
          <w:bCs/>
          <w:noProof/>
          <w:szCs w:val="24"/>
        </w:rPr>
        <w:t>17</w:t>
      </w:r>
      <w:r w:rsidRPr="00840228">
        <w:rPr>
          <w:rFonts w:cs="Times New Roman"/>
          <w:noProof/>
          <w:szCs w:val="24"/>
        </w:rPr>
        <w:t>: 105–16.</w:t>
      </w:r>
    </w:p>
    <w:p w14:paraId="2ED98EC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Peiffer, J.A., Romay, M.C., Gore, M.A., Flint-Garcia, S.A., Zhang, Z., Millard, M.J., Gardner, C.A.C., McMullen, M.D., Holland, J.B., Bradbury, P.J., and Buckler, E.S.</w:t>
      </w:r>
      <w:r w:rsidRPr="00840228">
        <w:rPr>
          <w:rFonts w:cs="Times New Roman"/>
          <w:noProof/>
          <w:szCs w:val="24"/>
        </w:rPr>
        <w:t xml:space="preserve"> (2014). The Genetic Architecture of Maize Height. Genetics.</w:t>
      </w:r>
    </w:p>
    <w:p w14:paraId="6B46B6C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QTeller</w:t>
      </w:r>
      <w:r w:rsidRPr="00840228">
        <w:rPr>
          <w:rFonts w:cs="Times New Roman"/>
          <w:noProof/>
          <w:szCs w:val="24"/>
        </w:rPr>
        <w:t xml:space="preserve"> (2018). http://qteller.com.</w:t>
      </w:r>
    </w:p>
    <w:p w14:paraId="12DE549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itchie, M.D., Holzinger, E.R., Li, R., Pendergrass, S.A., and Kim, D.</w:t>
      </w:r>
      <w:r w:rsidRPr="00840228">
        <w:rPr>
          <w:rFonts w:cs="Times New Roman"/>
          <w:noProof/>
          <w:szCs w:val="24"/>
        </w:rPr>
        <w:t xml:space="preserve"> (2015). Methods of integrating data to uncover genotype–phenotype interactions. Nat. Rev. Genet. </w:t>
      </w:r>
      <w:r w:rsidRPr="00840228">
        <w:rPr>
          <w:rFonts w:cs="Times New Roman"/>
          <w:b/>
          <w:bCs/>
          <w:noProof/>
          <w:szCs w:val="24"/>
        </w:rPr>
        <w:t>16</w:t>
      </w:r>
      <w:r w:rsidRPr="00840228">
        <w:rPr>
          <w:rFonts w:cs="Times New Roman"/>
          <w:noProof/>
          <w:szCs w:val="24"/>
        </w:rPr>
        <w:t>: 85–97.</w:t>
      </w:r>
    </w:p>
    <w:p w14:paraId="765F371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ston, R.L., Gao, J., Murcha, M.W., Whelan, J., and Benning, C.</w:t>
      </w:r>
      <w:r w:rsidRPr="00840228">
        <w:rPr>
          <w:rFonts w:cs="Times New Roman"/>
          <w:noProof/>
          <w:szCs w:val="24"/>
        </w:rPr>
        <w:t xml:space="preserve"> (2012). TGD1, -2, and -3 proteins involved in lipid trafficking form ATP-binding cassette (ABC) transporter with multiple substrate-binding proteins. J. Biol. Chem. </w:t>
      </w:r>
      <w:r w:rsidRPr="00840228">
        <w:rPr>
          <w:rFonts w:cs="Times New Roman"/>
          <w:b/>
          <w:bCs/>
          <w:noProof/>
          <w:szCs w:val="24"/>
        </w:rPr>
        <w:t>287</w:t>
      </w:r>
      <w:r w:rsidRPr="00840228">
        <w:rPr>
          <w:rFonts w:cs="Times New Roman"/>
          <w:noProof/>
          <w:szCs w:val="24"/>
        </w:rPr>
        <w:t>: 21406–21415.</w:t>
      </w:r>
    </w:p>
    <w:p w14:paraId="3DD11C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tival, M. and Petretto, E.</w:t>
      </w:r>
      <w:r w:rsidRPr="00840228">
        <w:rPr>
          <w:rFonts w:cs="Times New Roman"/>
          <w:noProof/>
          <w:szCs w:val="24"/>
        </w:rPr>
        <w:t xml:space="preserve"> (2014). Leveraging gene co-expression networks to pinpoint the regulation of complex traits and disease, with a focus on cardiovascular traits. Brief. Funct. Genomics </w:t>
      </w:r>
      <w:r w:rsidRPr="00840228">
        <w:rPr>
          <w:rFonts w:cs="Times New Roman"/>
          <w:b/>
          <w:bCs/>
          <w:noProof/>
          <w:szCs w:val="24"/>
        </w:rPr>
        <w:t>13</w:t>
      </w:r>
      <w:r w:rsidRPr="00840228">
        <w:rPr>
          <w:rFonts w:cs="Times New Roman"/>
          <w:noProof/>
          <w:szCs w:val="24"/>
        </w:rPr>
        <w:t>: 66–78.</w:t>
      </w:r>
    </w:p>
    <w:p w14:paraId="1A4D040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arkar, N.K., Kim, Y.-K., and Grover, A.</w:t>
      </w:r>
      <w:r w:rsidRPr="00840228">
        <w:rPr>
          <w:rFonts w:cs="Times New Roman"/>
          <w:noProof/>
          <w:szCs w:val="24"/>
        </w:rPr>
        <w:t xml:space="preserve"> (2014). Coexpression network analysis associated with call of rice seedlings for encountering heat stress. Plant Mol. Biol. </w:t>
      </w:r>
      <w:r w:rsidRPr="00840228">
        <w:rPr>
          <w:rFonts w:cs="Times New Roman"/>
          <w:b/>
          <w:bCs/>
          <w:noProof/>
          <w:szCs w:val="24"/>
        </w:rPr>
        <w:t>84</w:t>
      </w:r>
      <w:r w:rsidRPr="00840228">
        <w:rPr>
          <w:rFonts w:cs="Times New Roman"/>
          <w:noProof/>
          <w:szCs w:val="24"/>
        </w:rPr>
        <w:t>: 125–143.</w:t>
      </w:r>
    </w:p>
    <w:p w14:paraId="17A168A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 Michno, J.-M., and Myers, C.L.</w:t>
      </w:r>
      <w:r w:rsidRPr="00840228">
        <w:rPr>
          <w:rFonts w:cs="Times New Roman"/>
          <w:noProof/>
          <w:szCs w:val="24"/>
        </w:rPr>
        <w:t xml:space="preserve"> (2016). Unraveling gene function in agricultural species using gene co-expression networks. Biochim. Biophys. Acta - Gene Regul. Mech.</w:t>
      </w:r>
    </w:p>
    <w:p w14:paraId="263880C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R.J. et al.</w:t>
      </w:r>
      <w:r w:rsidRPr="00840228">
        <w:rPr>
          <w:rFonts w:cs="Times New Roman"/>
          <w:noProof/>
          <w:szCs w:val="24"/>
        </w:rPr>
        <w:t xml:space="preserve"> (2014). Discovering functional modules across diverse maize transcriptomes using COB, the co-expression browser. PLoS One </w:t>
      </w:r>
      <w:r w:rsidRPr="00840228">
        <w:rPr>
          <w:rFonts w:cs="Times New Roman"/>
          <w:b/>
          <w:bCs/>
          <w:noProof/>
          <w:szCs w:val="24"/>
        </w:rPr>
        <w:t>9</w:t>
      </w:r>
      <w:r w:rsidRPr="00840228">
        <w:rPr>
          <w:rFonts w:cs="Times New Roman"/>
          <w:noProof/>
          <w:szCs w:val="24"/>
        </w:rPr>
        <w:t>: 99193.</w:t>
      </w:r>
    </w:p>
    <w:p w14:paraId="60B1D9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ubert, M., Ermini, L., Der Sarkissian, C., Jónsson, H., Ginolhac, A., Schaefer, R., Martin, M.D., Fernández, R., Kircher, M., McCue, M., Willerslev, E., and Orlando, L.</w:t>
      </w:r>
      <w:r w:rsidRPr="00840228">
        <w:rPr>
          <w:rFonts w:cs="Times New Roman"/>
          <w:noProof/>
          <w:szCs w:val="24"/>
        </w:rPr>
        <w:t xml:space="preserve"> (2014). Characterization of ancient and modern genomes by SNP detection and phylogenomic and metagenomic analysis using PALEOMIX. Nat. Protoc. </w:t>
      </w:r>
      <w:r w:rsidRPr="00840228">
        <w:rPr>
          <w:rFonts w:cs="Times New Roman"/>
          <w:b/>
          <w:bCs/>
          <w:noProof/>
          <w:szCs w:val="24"/>
        </w:rPr>
        <w:t>9</w:t>
      </w:r>
      <w:r w:rsidRPr="00840228">
        <w:rPr>
          <w:rFonts w:cs="Times New Roman"/>
          <w:noProof/>
          <w:szCs w:val="24"/>
        </w:rPr>
        <w:t>: 1056–82.</w:t>
      </w:r>
    </w:p>
    <w:p w14:paraId="21EF9AE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him, J.E., Bang, C., Yang, S., Lee, T., Hwang, S., Kim, C.Y., Singh-Blom, U.M., Marcotte, E.M., and Lee, I.</w:t>
      </w:r>
      <w:r w:rsidRPr="00840228">
        <w:rPr>
          <w:rFonts w:cs="Times New Roman"/>
          <w:noProof/>
          <w:szCs w:val="24"/>
        </w:rPr>
        <w:t xml:space="preserve"> (2017). GWAB: a web server for the network-based boosting of human genome-wide association data. Nucleic Acids Res. </w:t>
      </w:r>
      <w:r w:rsidRPr="00840228">
        <w:rPr>
          <w:rFonts w:cs="Times New Roman"/>
          <w:b/>
          <w:bCs/>
          <w:noProof/>
          <w:szCs w:val="24"/>
        </w:rPr>
        <w:t>45</w:t>
      </w:r>
      <w:r w:rsidRPr="00840228">
        <w:rPr>
          <w:rFonts w:cs="Times New Roman"/>
          <w:noProof/>
          <w:szCs w:val="24"/>
        </w:rPr>
        <w:t>: W154–W161.</w:t>
      </w:r>
    </w:p>
    <w:p w14:paraId="00160A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telpflug, S.C., Rajandeep, S., Vaillancourt, B., Hirsch, C.N., Buell, C.R., Leon, N. De, and Kaeppler, S.M.</w:t>
      </w:r>
      <w:r w:rsidRPr="00840228">
        <w:rPr>
          <w:rFonts w:cs="Times New Roman"/>
          <w:noProof/>
          <w:szCs w:val="24"/>
        </w:rPr>
        <w:t xml:space="preserve"> (2015). An expanded maize gene expression atlas based on RNA-sequencing and its use to explore root development. Plant Genome: 314–362.</w:t>
      </w:r>
    </w:p>
    <w:p w14:paraId="68A44D4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wanson-Wagner, R., Briskine, R., Schaefer, R., Hufford, M.B.M.B., Ross-Ibarra, J., Myers, C.L.L., Tiffin, P., and Springer, N.M.M.</w:t>
      </w:r>
      <w:r w:rsidRPr="00840228">
        <w:rPr>
          <w:rFonts w:cs="Times New Roman"/>
          <w:noProof/>
          <w:szCs w:val="24"/>
        </w:rPr>
        <w:t xml:space="preserve"> (2012). Reshaping of the maize transcriptome by domestication. PNAS </w:t>
      </w:r>
      <w:r w:rsidRPr="00840228">
        <w:rPr>
          <w:rFonts w:cs="Times New Roman"/>
          <w:b/>
          <w:bCs/>
          <w:noProof/>
          <w:szCs w:val="24"/>
        </w:rPr>
        <w:t>109</w:t>
      </w:r>
      <w:r w:rsidRPr="00840228">
        <w:rPr>
          <w:rFonts w:cs="Times New Roman"/>
          <w:noProof/>
          <w:szCs w:val="24"/>
        </w:rPr>
        <w:t>: 11878–11883.</w:t>
      </w:r>
    </w:p>
    <w:p w14:paraId="0234E8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cke, E., Korfhage, C., Michel, D., Maddaloni, M., Motto, M., Lanzini, S., Salamini, F., and Doring, H.-P.</w:t>
      </w:r>
      <w:r w:rsidRPr="00840228">
        <w:rPr>
          <w:rFonts w:cs="Times New Roman"/>
          <w:noProof/>
          <w:szCs w:val="24"/>
        </w:rPr>
        <w:t xml:space="preserve"> (1995). Transposon tagging of the maize Glossy2 locus with the transposable element En/Spm. Plant J. </w:t>
      </w:r>
      <w:r w:rsidRPr="00840228">
        <w:rPr>
          <w:rFonts w:cs="Times New Roman"/>
          <w:b/>
          <w:bCs/>
          <w:noProof/>
          <w:szCs w:val="24"/>
        </w:rPr>
        <w:t>8</w:t>
      </w:r>
      <w:r w:rsidRPr="00840228">
        <w:rPr>
          <w:rFonts w:cs="Times New Roman"/>
          <w:noProof/>
          <w:szCs w:val="24"/>
        </w:rPr>
        <w:t>: 907–917.</w:t>
      </w:r>
    </w:p>
    <w:p w14:paraId="42D958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şan, M., Musso, G., Hao, T., Vidal, M., Macrae, C. a, and Roth, F.P.</w:t>
      </w:r>
      <w:r w:rsidRPr="00840228">
        <w:rPr>
          <w:rFonts w:cs="Times New Roman"/>
          <w:noProof/>
          <w:szCs w:val="24"/>
        </w:rPr>
        <w:t xml:space="preserve"> (2014). Selecting causal genes from genome-wide association studies via functionally coherent subnetworks. </w:t>
      </w:r>
      <w:r w:rsidRPr="00840228">
        <w:rPr>
          <w:rFonts w:cs="Times New Roman"/>
          <w:b/>
          <w:bCs/>
          <w:noProof/>
          <w:szCs w:val="24"/>
        </w:rPr>
        <w:t>12</w:t>
      </w:r>
      <w:r w:rsidRPr="00840228">
        <w:rPr>
          <w:rFonts w:cs="Times New Roman"/>
          <w:noProof/>
          <w:szCs w:val="24"/>
        </w:rPr>
        <w:t>.</w:t>
      </w:r>
    </w:p>
    <w:p w14:paraId="272D454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ian, F., Bradbury, P.J., Brown, P.J., Hung, H., Sun, Q., Flint-Garcia, S., Rocheford, T.R., McMullen, M.D., Holland, J.B., and Buckler, E.S.</w:t>
      </w:r>
      <w:r w:rsidRPr="00840228">
        <w:rPr>
          <w:rFonts w:cs="Times New Roman"/>
          <w:noProof/>
          <w:szCs w:val="24"/>
        </w:rPr>
        <w:t xml:space="preserve"> (2011). Genome-wide association study of leaf architecture in the maize nested association mapping population. Nat. Genet. </w:t>
      </w:r>
      <w:r w:rsidRPr="00840228">
        <w:rPr>
          <w:rFonts w:cs="Times New Roman"/>
          <w:b/>
          <w:bCs/>
          <w:noProof/>
          <w:szCs w:val="24"/>
        </w:rPr>
        <w:t>43</w:t>
      </w:r>
      <w:r w:rsidRPr="00840228">
        <w:rPr>
          <w:rFonts w:cs="Times New Roman"/>
          <w:noProof/>
          <w:szCs w:val="24"/>
        </w:rPr>
        <w:t>: 159–62.</w:t>
      </w:r>
    </w:p>
    <w:p w14:paraId="0EC80C71"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USDA</w:t>
      </w:r>
      <w:r w:rsidRPr="00840228">
        <w:rPr>
          <w:rFonts w:cs="Times New Roman"/>
          <w:noProof/>
          <w:szCs w:val="24"/>
        </w:rPr>
        <w:t xml:space="preserve"> (2016). Crop Production 2015 Summary.</w:t>
      </w:r>
    </w:p>
    <w:p w14:paraId="2B91F56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Valdar, W., Holmes, C.C., Mott, R., and Flint, J.</w:t>
      </w:r>
      <w:r w:rsidRPr="00840228">
        <w:rPr>
          <w:rFonts w:cs="Times New Roman"/>
          <w:noProof/>
          <w:szCs w:val="24"/>
        </w:rPr>
        <w:t xml:space="preserve"> (2009). Mapping in structured populations by resample model averaging. Genetics </w:t>
      </w:r>
      <w:r w:rsidRPr="00840228">
        <w:rPr>
          <w:rFonts w:cs="Times New Roman"/>
          <w:b/>
          <w:bCs/>
          <w:noProof/>
          <w:szCs w:val="24"/>
        </w:rPr>
        <w:t>182</w:t>
      </w:r>
      <w:r w:rsidRPr="00840228">
        <w:rPr>
          <w:rFonts w:cs="Times New Roman"/>
          <w:noProof/>
          <w:szCs w:val="24"/>
        </w:rPr>
        <w:t>: 1263–77.</w:t>
      </w:r>
    </w:p>
    <w:p w14:paraId="197FA27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llace, J.G., Bradbury, P.J., Zhang, N., Gibon, Y., Stitt, M., and Buckler, E.S.</w:t>
      </w:r>
      <w:r w:rsidRPr="00840228">
        <w:rPr>
          <w:rFonts w:cs="Times New Roman"/>
          <w:noProof/>
          <w:szCs w:val="24"/>
        </w:rPr>
        <w:t xml:space="preserve"> (2014). Association mapping across numerous traits reveals patterns of functional variation in maize. PLoS Genet. </w:t>
      </w:r>
      <w:r w:rsidRPr="00840228">
        <w:rPr>
          <w:rFonts w:cs="Times New Roman"/>
          <w:b/>
          <w:bCs/>
          <w:noProof/>
          <w:szCs w:val="24"/>
        </w:rPr>
        <w:t>10</w:t>
      </w:r>
      <w:r w:rsidRPr="00840228">
        <w:rPr>
          <w:rFonts w:cs="Times New Roman"/>
          <w:noProof/>
          <w:szCs w:val="24"/>
        </w:rPr>
        <w:t>: e1004845.</w:t>
      </w:r>
    </w:p>
    <w:p w14:paraId="5089993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ng, X., Elling, A.A., Li, X., Li, N., Peng, Z., He, G., Sun, H., Qi, Y., Liu, X.S., and Deng, X.W.</w:t>
      </w:r>
      <w:r w:rsidRPr="00840228">
        <w:rPr>
          <w:rFonts w:cs="Times New Roman"/>
          <w:noProof/>
          <w:szCs w:val="24"/>
        </w:rPr>
        <w:t xml:space="preserve"> (2009). Genome-Wide and Organ-Specific Landscapes of Epigenetic Modifications and Their Relationships to mRNA and Small RNA Transcriptomes in Maize. Plant Cell Online </w:t>
      </w:r>
      <w:r w:rsidRPr="00840228">
        <w:rPr>
          <w:rFonts w:cs="Times New Roman"/>
          <w:b/>
          <w:bCs/>
          <w:noProof/>
          <w:szCs w:val="24"/>
        </w:rPr>
        <w:t>21</w:t>
      </w:r>
      <w:r w:rsidRPr="00840228">
        <w:rPr>
          <w:rFonts w:cs="Times New Roman"/>
          <w:noProof/>
          <w:szCs w:val="24"/>
        </w:rPr>
        <w:t>: 1053–1069.</w:t>
      </w:r>
    </w:p>
    <w:p w14:paraId="49C7738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en, Z. et al.</w:t>
      </w:r>
      <w:r w:rsidRPr="00840228">
        <w:rPr>
          <w:rFonts w:cs="Times New Roman"/>
          <w:noProof/>
          <w:szCs w:val="24"/>
        </w:rPr>
        <w:t xml:space="preserve"> (2018). Integrating GWAS and gene expression data for functional characterization of resistance to white mold in soybean. Plant Biotechnol. J.: 1–11.</w:t>
      </w:r>
    </w:p>
    <w:p w14:paraId="03A6C8E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ld, M., Davi??re, J.M., Regnault, T., Sakvarelidze-Achard, L., Carrera, E., Lopez Diaz, I., Cayrel, A., Dubeaux, G., Vert, G., and Achard, P.</w:t>
      </w:r>
      <w:r w:rsidRPr="00840228">
        <w:rPr>
          <w:rFonts w:cs="Times New Roman"/>
          <w:noProof/>
          <w:szCs w:val="24"/>
        </w:rPr>
        <w:t xml:space="preserve"> (2016). Tissue-Specific Regulation of Gibberellin Signaling Fine-Tunes Arabidopsis Iron-Deficiency Responses. Dev. Cell </w:t>
      </w:r>
      <w:r w:rsidRPr="00840228">
        <w:rPr>
          <w:rFonts w:cs="Times New Roman"/>
          <w:b/>
          <w:bCs/>
          <w:noProof/>
          <w:szCs w:val="24"/>
        </w:rPr>
        <w:t>37</w:t>
      </w:r>
      <w:r w:rsidRPr="00840228">
        <w:rPr>
          <w:rFonts w:cs="Times New Roman"/>
          <w:noProof/>
          <w:szCs w:val="24"/>
        </w:rPr>
        <w:t>: 190–200.</w:t>
      </w:r>
    </w:p>
    <w:p w14:paraId="3075D96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nkler, R.G. and Freeling, M.</w:t>
      </w:r>
      <w:r w:rsidRPr="00840228">
        <w:rPr>
          <w:rFonts w:cs="Times New Roman"/>
          <w:noProof/>
          <w:szCs w:val="24"/>
        </w:rPr>
        <w:t xml:space="preserve"> (1994). Physiological genetics of the dominant gibberellin-nonresponsive maize dwarfs, Dwart8 and Dwart9. Planta </w:t>
      </w:r>
      <w:r w:rsidRPr="00840228">
        <w:rPr>
          <w:rFonts w:cs="Times New Roman"/>
          <w:b/>
          <w:bCs/>
          <w:noProof/>
          <w:szCs w:val="24"/>
        </w:rPr>
        <w:t>193</w:t>
      </w:r>
      <w:r w:rsidRPr="00840228">
        <w:rPr>
          <w:rFonts w:cs="Times New Roman"/>
          <w:noProof/>
          <w:szCs w:val="24"/>
        </w:rPr>
        <w:t>: 341–348.</w:t>
      </w:r>
    </w:p>
    <w:p w14:paraId="3422009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olfe, C.J., Kohane, I.S., and Butte, A.J.</w:t>
      </w:r>
      <w:r w:rsidRPr="00840228">
        <w:rPr>
          <w:rFonts w:cs="Times New Roman"/>
          <w:noProof/>
          <w:szCs w:val="24"/>
        </w:rPr>
        <w:t xml:space="preserve"> (2005). Systematic survey reveals general applicability of “guilt-by-association” within gene coexpression networks. BMC Bioinformatics </w:t>
      </w:r>
      <w:r w:rsidRPr="00840228">
        <w:rPr>
          <w:rFonts w:cs="Times New Roman"/>
          <w:b/>
          <w:bCs/>
          <w:noProof/>
          <w:szCs w:val="24"/>
        </w:rPr>
        <w:t>6</w:t>
      </w:r>
      <w:r w:rsidRPr="00840228">
        <w:rPr>
          <w:rFonts w:cs="Times New Roman"/>
          <w:noProof/>
          <w:szCs w:val="24"/>
        </w:rPr>
        <w:t>: 227.</w:t>
      </w:r>
    </w:p>
    <w:p w14:paraId="177D4ED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ray, G.A.</w:t>
      </w:r>
      <w:r w:rsidRPr="00840228">
        <w:rPr>
          <w:rFonts w:cs="Times New Roman"/>
          <w:noProof/>
          <w:szCs w:val="24"/>
        </w:rPr>
        <w:t xml:space="preserve"> (2007). The evolutionary significance of cis-regulatory mutations. Nat. Rev. Genet. </w:t>
      </w:r>
      <w:r w:rsidRPr="00840228">
        <w:rPr>
          <w:rFonts w:cs="Times New Roman"/>
          <w:b/>
          <w:bCs/>
          <w:noProof/>
          <w:szCs w:val="24"/>
        </w:rPr>
        <w:t>8</w:t>
      </w:r>
      <w:r w:rsidRPr="00840228">
        <w:rPr>
          <w:rFonts w:cs="Times New Roman"/>
          <w:noProof/>
          <w:szCs w:val="24"/>
        </w:rPr>
        <w:t>: 206–16.</w:t>
      </w:r>
    </w:p>
    <w:p w14:paraId="3D473BF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Zheng, Z.-L. and Zhao, Y.</w:t>
      </w:r>
      <w:r w:rsidRPr="00840228">
        <w:rPr>
          <w:rFonts w:cs="Times New Roman"/>
          <w:noProof/>
          <w:szCs w:val="24"/>
        </w:rPr>
        <w:t xml:space="preserve"> (2013). Transcriptome comparison and gene coexpression network analysis provide a systems view of citrus response to “Candidatus Liberibacter asiaticus” infection. BMC Genomics </w:t>
      </w:r>
      <w:r w:rsidRPr="00840228">
        <w:rPr>
          <w:rFonts w:cs="Times New Roman"/>
          <w:b/>
          <w:bCs/>
          <w:noProof/>
          <w:szCs w:val="24"/>
        </w:rPr>
        <w:t>14</w:t>
      </w:r>
      <w:r w:rsidRPr="00840228">
        <w:rPr>
          <w:rFonts w:cs="Times New Roman"/>
          <w:noProof/>
          <w:szCs w:val="24"/>
        </w:rPr>
        <w:t>: 27.</w:t>
      </w:r>
    </w:p>
    <w:p w14:paraId="70D55297" w14:textId="77777777" w:rsidR="00840228" w:rsidRPr="00840228" w:rsidRDefault="00840228" w:rsidP="00840228">
      <w:pPr>
        <w:widowControl w:val="0"/>
        <w:autoSpaceDE w:val="0"/>
        <w:autoSpaceDN w:val="0"/>
        <w:adjustRightInd w:val="0"/>
        <w:ind w:left="480" w:hanging="480"/>
        <w:rPr>
          <w:noProof/>
        </w:rPr>
      </w:pPr>
      <w:r w:rsidRPr="00840228">
        <w:rPr>
          <w:rFonts w:cs="Times New Roman"/>
          <w:b/>
          <w:bCs/>
          <w:noProof/>
          <w:szCs w:val="24"/>
        </w:rPr>
        <w:t>Ziegler, G., Kear, P.J., Wu, D., Ziyomo, C., Lipka, A.E., Gore, M., Hoekenga, O., and Baxter, I.</w:t>
      </w:r>
      <w:r w:rsidRPr="00840228">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21" w:name="_Ref522107570"/>
      <w:r>
        <w:t>Table 1</w:t>
      </w:r>
      <w:bookmarkEnd w:id="21"/>
    </w:p>
    <w:p w14:paraId="214D25B1" w14:textId="7465F7F0"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923A5D" w:rsidRPr="0045686C">
        <w:t>Eq.</w:t>
      </w:r>
      <w:r w:rsidR="00923A5D">
        <w:t xml:space="preserve"> </w:t>
      </w:r>
      <w:r w:rsidR="00923A5D"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22" w:name="_Ref522107582"/>
      <w:r>
        <w:t>Table 2</w:t>
      </w:r>
      <w:bookmarkEnd w:id="22"/>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23" w:name="_Ref444765587"/>
      <w:r>
        <w:t>Figure 1</w:t>
      </w:r>
      <w:bookmarkEnd w:id="23"/>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24" w:name="_Ref487124030"/>
      <w:r>
        <w:t>Figure 2</w:t>
      </w:r>
      <w:bookmarkEnd w:id="24"/>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25" w:name="_Ref456807908"/>
      <w:bookmarkStart w:id="26" w:name="_Ref458794783"/>
      <w:r>
        <w:t>Figure 3</w:t>
      </w:r>
      <w:bookmarkEnd w:id="25"/>
      <w:bookmarkEnd w:id="26"/>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27" w:name="_Ref458700744"/>
      <w:r>
        <w:t>Figure 4</w:t>
      </w:r>
      <w:bookmarkStart w:id="28" w:name="EditPoint"/>
      <w:bookmarkEnd w:id="27"/>
      <w:bookmarkEnd w:id="28"/>
    </w:p>
    <w:p w14:paraId="7AB7AC82" w14:textId="77777777" w:rsidR="00C85AF2" w:rsidRDefault="00C85AF2" w:rsidP="001C401A">
      <w:pPr>
        <w:pStyle w:val="Heading4"/>
        <w:jc w:val="left"/>
      </w:pPr>
      <w:r>
        <w:t>Strength of co-expression among GO terms at varying levels of MCR</w:t>
      </w:r>
    </w:p>
    <w:p w14:paraId="1BB90B9C" w14:textId="06E59C84"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GO terms with significantly co-expressed genes</w:t>
      </w:r>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29" w:name="_Ref458721156"/>
      <w:bookmarkStart w:id="30" w:name="_Ref447197618"/>
      <w:r>
        <w:t>Figure 5</w:t>
      </w:r>
      <w:bookmarkEnd w:id="29"/>
      <w:bookmarkEnd w:id="30"/>
    </w:p>
    <w:p w14:paraId="38CD5098" w14:textId="65FC48BC" w:rsidR="00C85AF2" w:rsidRDefault="00C85AF2" w:rsidP="001C401A">
      <w:pPr>
        <w:pStyle w:val="Heading4"/>
        <w:jc w:val="left"/>
      </w:pPr>
      <w:r>
        <w:t>S</w:t>
      </w:r>
      <w:r w:rsidR="00282527">
        <w:t>trength of co-expression among GO terms at varying levels of FCR</w:t>
      </w:r>
    </w:p>
    <w:p w14:paraId="64A35CFE" w14:textId="192F8930" w:rsidR="00C85AF2" w:rsidRDefault="00181EDE" w:rsidP="001C401A">
      <w:pPr>
        <w:pStyle w:val="Subtitle"/>
      </w:pPr>
      <w:r>
        <w:t xml:space="preserve">GO terms with significantly co-expressed genes </w:t>
      </w:r>
      <w:r w:rsidR="00C85AF2">
        <w:t xml:space="preserve">(density or locality </w:t>
      </w:r>
      <w:r w:rsidR="00C85AF2" w:rsidRPr="00FB5AA5">
        <w:rPr>
          <w:i/>
        </w:rPr>
        <w:t>p</w:t>
      </w:r>
      <w:r w:rsidR="00C85AF2">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00C85AF2" w:rsidRPr="00FB5AA5">
        <w:rPr>
          <w:i/>
        </w:rPr>
        <w:t>x</w:t>
      </w:r>
      <w:r w:rsidR="00C85AF2">
        <w:t xml:space="preserve"> (red curve). GO terms in each network were also split into two subsets based on initial co-expression strength: “strong,” (initial co-expression </w:t>
      </w:r>
      <w:r w:rsidR="00C85AF2" w:rsidRPr="00FB5AA5">
        <w:rPr>
          <w:i/>
        </w:rPr>
        <w:t>p</w:t>
      </w:r>
      <w:r w:rsidR="00C85AF2">
        <w:t xml:space="preserve"> ≤ 0.001; blue curve), and “moderate,” (initial co-expression 0.001 &lt; </w:t>
      </w:r>
      <w:r w:rsidR="00C85AF2" w:rsidRPr="00FB5AA5">
        <w:rPr>
          <w:i/>
        </w:rPr>
        <w:t>p</w:t>
      </w:r>
      <w:r w:rsidR="00C85AF2">
        <w:t xml:space="preserve"> ≤ 0.05; violet curve).</w:t>
      </w:r>
    </w:p>
    <w:p w14:paraId="032B703B" w14:textId="5560CC1F" w:rsidR="003B691E" w:rsidRPr="008B069A" w:rsidRDefault="00E6464F" w:rsidP="00416E74">
      <w:pPr>
        <w:pStyle w:val="Heading2"/>
      </w:pPr>
      <w:bookmarkStart w:id="31" w:name="_Ref485996339"/>
      <w:r>
        <w:t>Figure 6</w:t>
      </w:r>
      <w:bookmarkEnd w:id="31"/>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2" w:name="_Ref481757037"/>
      <w:bookmarkStart w:id="33" w:name="_Ref484529183"/>
      <w:r>
        <w:t>Figure</w:t>
      </w:r>
      <w:r w:rsidR="004603F1">
        <w:t xml:space="preserve"> 7</w:t>
      </w:r>
      <w:bookmarkEnd w:id="32"/>
      <w:bookmarkEnd w:id="33"/>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4" w:name="_Ref484091798"/>
      <w:r>
        <w:t>Figure</w:t>
      </w:r>
      <w:r w:rsidR="004603F1">
        <w:t xml:space="preserve"> 8</w:t>
      </w:r>
      <w:bookmarkEnd w:id="34"/>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7EF7D6CA"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r w:rsidR="00F65C23">
        <w:t>congenic wild</w:t>
      </w:r>
      <w:r w:rsidR="00700EEB">
        <w:t>-</w:t>
      </w:r>
      <w:r w:rsidR="00F65C23">
        <w:t>type</w:t>
      </w:r>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35" w:name="_Ref522191446"/>
      <w:r>
        <w:t xml:space="preserve">Supp. </w:t>
      </w:r>
      <w:bookmarkStart w:id="36" w:name="_Ref458774860"/>
      <w:r w:rsidRPr="006C60D0">
        <w:t>Table 1</w:t>
      </w:r>
      <w:bookmarkEnd w:id="35"/>
      <w:bookmarkEnd w:id="36"/>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37" w:name="_Ref522191469"/>
      <w:r>
        <w:t xml:space="preserve">Supp. </w:t>
      </w:r>
      <w:bookmarkStart w:id="38" w:name="_Ref458774880"/>
      <w:r>
        <w:t>Table 2</w:t>
      </w:r>
      <w:bookmarkEnd w:id="37"/>
      <w:bookmarkEnd w:id="38"/>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39" w:name="_Ref522191488"/>
      <w:r>
        <w:t>Supp. Table 3</w:t>
      </w:r>
      <w:bookmarkEnd w:id="39"/>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40" w:name="_Ref522191590"/>
      <w:r>
        <w:t>Supp. Table 4</w:t>
      </w:r>
      <w:bookmarkEnd w:id="40"/>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41" w:name="_Ref522191835"/>
      <w:r>
        <w:t>Supp. Table 5</w:t>
      </w:r>
      <w:bookmarkEnd w:id="41"/>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42" w:name="_Ref522191872"/>
      <w:r>
        <w:t>Supp. Table 6</w:t>
      </w:r>
      <w:bookmarkEnd w:id="42"/>
    </w:p>
    <w:p w14:paraId="21DE17BB" w14:textId="03086ACB" w:rsidR="00523CA2" w:rsidRDefault="00523CA2" w:rsidP="00523CA2">
      <w:bookmarkStart w:id="43"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44" w:name="_Ref522191891"/>
      <w:r>
        <w:t>Supp. Table 7</w:t>
      </w:r>
      <w:bookmarkEnd w:id="43"/>
      <w:bookmarkEnd w:id="44"/>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45" w:name="_Ref522192395"/>
      <w:r>
        <w:t>Supp. Table 8</w:t>
      </w:r>
      <w:bookmarkEnd w:id="45"/>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46" w:name="_Ref522192418"/>
      <w:r>
        <w:t>Supp. Table 9</w:t>
      </w:r>
      <w:bookmarkEnd w:id="46"/>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47" w:name="_Ref522192440"/>
      <w:r>
        <w:t>Supp. Table 10</w:t>
      </w:r>
      <w:bookmarkEnd w:id="47"/>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48" w:name="_Ref522192542"/>
      <w:r>
        <w:t>Supp. Table 11</w:t>
      </w:r>
      <w:bookmarkEnd w:id="48"/>
    </w:p>
    <w:p w14:paraId="6CDB140A" w14:textId="3F2BFC47" w:rsidR="00523CA2" w:rsidRDefault="00523CA2" w:rsidP="00523CA2">
      <w:bookmarkStart w:id="49"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50" w:name="_Ref522108751"/>
      <w:r>
        <w:t>Supp. Table 12</w:t>
      </w:r>
      <w:bookmarkEnd w:id="49"/>
      <w:bookmarkEnd w:id="50"/>
    </w:p>
    <w:p w14:paraId="3D653AF8" w14:textId="4220A85C" w:rsidR="00523CA2" w:rsidRDefault="00523CA2" w:rsidP="00523CA2">
      <w:bookmarkStart w:id="51"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52" w:name="_Ref522192707"/>
      <w:r>
        <w:t>Supp</w:t>
      </w:r>
      <w:r w:rsidR="00845A0B">
        <w:t>.</w:t>
      </w:r>
      <w:r>
        <w:t xml:space="preserve"> Table 13</w:t>
      </w:r>
      <w:bookmarkEnd w:id="51"/>
      <w:bookmarkEnd w:id="52"/>
    </w:p>
    <w:p w14:paraId="38A50CF1" w14:textId="16752177" w:rsidR="00936703" w:rsidRPr="00936703" w:rsidRDefault="00936703" w:rsidP="00936703">
      <w:bookmarkStart w:id="53"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54" w:name="_Ref522192718"/>
      <w:r>
        <w:t>Supp. Table 14</w:t>
      </w:r>
      <w:bookmarkEnd w:id="53"/>
      <w:bookmarkEnd w:id="54"/>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5" w:name="_Ref447013206"/>
      <w:r>
        <w:t>Supp. Figure 1</w:t>
      </w:r>
      <w:bookmarkEnd w:id="55"/>
    </w:p>
    <w:p w14:paraId="084FE236" w14:textId="6F277375" w:rsidR="00DB7771" w:rsidRDefault="00DB7771" w:rsidP="00D45ACC">
      <w:pPr>
        <w:pStyle w:val="Heading3"/>
      </w:pPr>
      <w:r>
        <w:t>ZmPAN</w:t>
      </w:r>
      <w:r w:rsidR="00145345">
        <w:t xml:space="preserve"> network health</w:t>
      </w:r>
    </w:p>
    <w:p w14:paraId="7BA5F2BA" w14:textId="3BE1C9E4"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r w:rsidR="00EF40FE">
        <w:t>for</w:t>
      </w:r>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r w:rsidR="009C56AB">
        <w:t xml:space="preserve"> Data points are transparent to show denseness.</w:t>
      </w:r>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r w:rsidR="00E04FA4">
        <w:t>. 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00E04FA4">
        <w:t>.</w:t>
      </w:r>
    </w:p>
    <w:p w14:paraId="0FCC0CF0" w14:textId="5B7527BF" w:rsidR="00DE6B75" w:rsidRPr="00DE6B75" w:rsidRDefault="001A457D" w:rsidP="00416E74">
      <w:pPr>
        <w:pStyle w:val="Heading2"/>
      </w:pPr>
      <w:bookmarkStart w:id="56" w:name="_Ref447013895"/>
      <w:r>
        <w:t>Supp. Figure 2</w:t>
      </w:r>
      <w:bookmarkEnd w:id="56"/>
    </w:p>
    <w:p w14:paraId="302F6CD2" w14:textId="12E5730F" w:rsidR="00DB7771" w:rsidRPr="00DB7771" w:rsidRDefault="00DB7771" w:rsidP="00D45ACC">
      <w:pPr>
        <w:pStyle w:val="Heading3"/>
      </w:pPr>
      <w:r>
        <w:t xml:space="preserve">ZmSAM </w:t>
      </w:r>
      <w:r w:rsidR="00145345">
        <w:t>network heal</w:t>
      </w:r>
      <w:r>
        <w:t>th</w:t>
      </w:r>
    </w:p>
    <w:p w14:paraId="774A1C72" w14:textId="23284F2A"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Data points are transparent to show denseness.</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r w:rsidR="00E04FA4">
        <w:t>. 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Pr="008F4971">
        <w:t>.</w:t>
      </w:r>
    </w:p>
    <w:p w14:paraId="3D7B4DED" w14:textId="1942FB55" w:rsidR="00DE6B75" w:rsidRPr="00DE6B75" w:rsidRDefault="001C3822" w:rsidP="00416E74">
      <w:pPr>
        <w:pStyle w:val="Heading2"/>
      </w:pPr>
      <w:bookmarkStart w:id="57" w:name="_Ref447015478"/>
      <w:r>
        <w:t>Supp. Figure 3</w:t>
      </w:r>
      <w:bookmarkEnd w:id="57"/>
    </w:p>
    <w:p w14:paraId="2F6283B4" w14:textId="721D6F03" w:rsidR="00C50EC2" w:rsidRDefault="00C50EC2" w:rsidP="00D45ACC">
      <w:pPr>
        <w:pStyle w:val="Heading3"/>
      </w:pPr>
      <w:r>
        <w:t xml:space="preserve">ZmRoot </w:t>
      </w:r>
      <w:r w:rsidR="00145345">
        <w:t>network he</w:t>
      </w:r>
      <w:r>
        <w:t>alth</w:t>
      </w:r>
    </w:p>
    <w:p w14:paraId="0A125799" w14:textId="14797FE8"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r w:rsidR="00EF40FE">
        <w:t>for</w:t>
      </w:r>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Data points are transparent to show denseness.</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r w:rsidR="00387864">
        <w:t xml:space="preserve"> </w:t>
      </w:r>
      <w:r w:rsidR="00E04FA4">
        <w:t>S</w:t>
      </w:r>
      <w:r w:rsidR="00387864">
        <w:t xml:space="preserve">upports </w:t>
      </w:r>
      <w:r w:rsidR="00387864">
        <w:fldChar w:fldCharType="begin"/>
      </w:r>
      <w:r w:rsidR="00387864">
        <w:instrText xml:space="preserve"> REF _Ref444765587 \h </w:instrText>
      </w:r>
      <w:r w:rsidR="00387864">
        <w:fldChar w:fldCharType="separate"/>
      </w:r>
      <w:r w:rsidR="00923A5D">
        <w:t>Figure 1</w:t>
      </w:r>
      <w:r w:rsidR="00387864">
        <w:fldChar w:fldCharType="end"/>
      </w:r>
      <w:r w:rsidRPr="008F4971">
        <w:t>.</w:t>
      </w:r>
    </w:p>
    <w:p w14:paraId="591EABF0" w14:textId="65241BC3" w:rsidR="00BE7812" w:rsidRPr="00BE7812" w:rsidRDefault="00B77F44" w:rsidP="00416E74">
      <w:pPr>
        <w:pStyle w:val="Heading2"/>
      </w:pPr>
      <w:bookmarkStart w:id="58" w:name="_Ref447187909"/>
      <w:r>
        <w:t>Supp. Figure 4</w:t>
      </w:r>
      <w:bookmarkEnd w:id="58"/>
    </w:p>
    <w:p w14:paraId="1C3760BF" w14:textId="77777777" w:rsidR="00857489" w:rsidRDefault="00380825" w:rsidP="00D45ACC">
      <w:pPr>
        <w:pStyle w:val="Heading3"/>
      </w:pPr>
      <w:r>
        <w:t xml:space="preserve">MCR </w:t>
      </w:r>
      <w:r w:rsidR="00E814FD">
        <w:t>supplemental figure</w:t>
      </w:r>
    </w:p>
    <w:p w14:paraId="138732DE" w14:textId="142CA314"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r w:rsidR="00E04FA4">
        <w:t>.</w:t>
      </w:r>
      <w:r w:rsidR="00FD3325">
        <w:t xml:space="preserve"> </w:t>
      </w:r>
      <w:r w:rsidR="00E04FA4">
        <w:t>S</w:t>
      </w:r>
      <w:r w:rsidR="00FD3325">
        <w:t xml:space="preserve">upports </w:t>
      </w:r>
      <w:r w:rsidR="00FD3325">
        <w:fldChar w:fldCharType="begin"/>
      </w:r>
      <w:r w:rsidR="00FD3325">
        <w:instrText xml:space="preserve"> REF _Ref458700744 \h </w:instrText>
      </w:r>
      <w:r w:rsidR="00FD3325">
        <w:fldChar w:fldCharType="separate"/>
      </w:r>
      <w:r w:rsidR="00923A5D">
        <w:t>Figure 4</w:t>
      </w:r>
      <w:r w:rsidR="00FD3325">
        <w:fldChar w:fldCharType="end"/>
      </w:r>
      <w:r w:rsidR="00E814FD">
        <w:t>.</w:t>
      </w:r>
    </w:p>
    <w:p w14:paraId="5F9766F8" w14:textId="7E3B9F7C" w:rsidR="00D83E5D" w:rsidRPr="00D83E5D" w:rsidRDefault="00D517F6" w:rsidP="00416E74">
      <w:pPr>
        <w:pStyle w:val="Heading2"/>
      </w:pPr>
      <w:bookmarkStart w:id="59" w:name="_Ref470857301"/>
      <w:r>
        <w:t>Supp. Figure 5</w:t>
      </w:r>
      <w:bookmarkEnd w:id="59"/>
    </w:p>
    <w:p w14:paraId="3F6BA565" w14:textId="77777777" w:rsidR="002002F7" w:rsidRDefault="00E814FD" w:rsidP="00D45ACC">
      <w:pPr>
        <w:pStyle w:val="Heading3"/>
      </w:pPr>
      <w:r>
        <w:t>FCR supplemental figure</w:t>
      </w:r>
    </w:p>
    <w:p w14:paraId="1FB4E1EB" w14:textId="0F78E7CC"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r w:rsidR="00E04FA4">
        <w:t>.</w:t>
      </w:r>
      <w:r w:rsidR="00E33909">
        <w:t xml:space="preserve"> </w:t>
      </w:r>
      <w:r w:rsidR="00E04FA4">
        <w:t>S</w:t>
      </w:r>
      <w:r w:rsidR="00E33909">
        <w:t xml:space="preserve">upports </w:t>
      </w:r>
      <w:r w:rsidR="00E33909">
        <w:fldChar w:fldCharType="begin"/>
      </w:r>
      <w:r w:rsidR="00E33909">
        <w:instrText xml:space="preserve"> REF _Ref458721156 \h </w:instrText>
      </w:r>
      <w:r w:rsidR="00E33909">
        <w:fldChar w:fldCharType="separate"/>
      </w:r>
      <w:r w:rsidR="00923A5D">
        <w:t>Figure 5</w:t>
      </w:r>
      <w:r w:rsidR="00E33909">
        <w:fldChar w:fldCharType="end"/>
      </w:r>
      <w:r w:rsidR="00E814FD">
        <w:t>.</w:t>
      </w:r>
    </w:p>
    <w:p w14:paraId="0DE3D1EA" w14:textId="3259514E" w:rsidR="00803776" w:rsidRPr="00803776" w:rsidRDefault="00623452" w:rsidP="00416E74">
      <w:pPr>
        <w:pStyle w:val="Heading2"/>
      </w:pPr>
      <w:bookmarkStart w:id="60" w:name="_Ref481678956"/>
      <w:r>
        <w:t>Supp. Figure 6</w:t>
      </w:r>
      <w:bookmarkEnd w:id="60"/>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61" w:name="_Ref486000600"/>
      <w:r>
        <w:t>Supp. Figure 7</w:t>
      </w:r>
      <w:bookmarkEnd w:id="61"/>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2C78F21B" w14:textId="23FA7921" w:rsidR="005F615E" w:rsidRPr="009D6D83" w:rsidRDefault="005F615E" w:rsidP="00416E74">
      <w:pPr>
        <w:pStyle w:val="Heading2"/>
      </w:pPr>
      <w:bookmarkStart w:id="62" w:name="_Ref483951527"/>
      <w:r>
        <w:t>Supp. Figure</w:t>
      </w:r>
      <w:r w:rsidR="005A6B5F">
        <w:t xml:space="preserve"> 8</w:t>
      </w:r>
      <w:bookmarkEnd w:id="62"/>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pPr>
      <w:bookmarkStart w:id="63" w:name="_Ref522194476"/>
      <w:r>
        <w:t>Supp. Figure 9</w:t>
      </w:r>
      <w:bookmarkEnd w:id="63"/>
    </w:p>
    <w:p w14:paraId="0AC03BE1" w14:textId="77777777" w:rsidR="00042EA1" w:rsidRDefault="00042EA1" w:rsidP="00042EA1">
      <w:pPr>
        <w:pStyle w:val="Heading3"/>
      </w:pPr>
      <w:r>
        <w:t>Number of intervening genes between HPO gene and GWAS locus</w:t>
      </w:r>
    </w:p>
    <w:p w14:paraId="0BC5E4DB" w14:textId="3E5DEA4F" w:rsidR="00042EA1" w:rsidRDefault="00042EA1" w:rsidP="00042EA1">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r w:rsidR="00923A5D">
        <w:t>Figure 6</w:t>
      </w:r>
      <w:r>
        <w:fldChar w:fldCharType="end"/>
      </w:r>
      <w:r>
        <w:t>.</w:t>
      </w:r>
    </w:p>
    <w:p w14:paraId="0132906E" w14:textId="77777777" w:rsidR="005F615E" w:rsidRPr="005F615E" w:rsidRDefault="005F615E" w:rsidP="001C401A"/>
    <w:p w14:paraId="595BBE78" w14:textId="66ACD510" w:rsidR="009C78B5" w:rsidRDefault="00D6748B" w:rsidP="001C401A">
      <w:pPr>
        <w:pStyle w:val="Heading1"/>
      </w:pPr>
      <w:bookmarkStart w:id="64" w:name="_Ref502242324"/>
      <w:r>
        <w:t>Supplementary Text</w:t>
      </w:r>
      <w:bookmarkEnd w:id="64"/>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7F2669B9" w:rsidR="000B4EC3" w:rsidRDefault="000B4EC3" w:rsidP="001C401A">
      <w:r>
        <w:t xml:space="preserve">Density and locality were measured for subnetworks consisting of the set of genes co-annotated to each GO term and compared to scores from 1,000 random sets of genes of the same size (see </w:t>
      </w:r>
      <w:r w:rsidR="00D50960">
        <w:fldChar w:fldCharType="begin"/>
      </w:r>
      <w:r w:rsidR="00D50960">
        <w:instrText xml:space="preserve"> REF _Ref522107570 \h </w:instrText>
      </w:r>
      <w:r w:rsidR="00D50960">
        <w:fldChar w:fldCharType="separate"/>
      </w:r>
      <w:r w:rsidR="00923A5D">
        <w:t>Table 1</w:t>
      </w:r>
      <w:r w:rsidR="00D50960">
        <w:fldChar w:fldCharType="end"/>
      </w:r>
      <w:r>
        <w:t xml:space="preserve">;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rsidR="00D50960">
        <w:fldChar w:fldCharType="begin"/>
      </w:r>
      <w:r w:rsidR="00D50960">
        <w:instrText xml:space="preserve"> REF _Ref522107570 \h </w:instrText>
      </w:r>
      <w:r w:rsidR="00D50960">
        <w:fldChar w:fldCharType="separate"/>
      </w:r>
      <w:r w:rsidR="00923A5D">
        <w:t>Table 1</w:t>
      </w:r>
      <w:r w:rsidR="00D50960">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rsidR="00D50960">
        <w:fldChar w:fldCharType="begin"/>
      </w:r>
      <w:r w:rsidR="00D50960">
        <w:instrText xml:space="preserve"> REF _Ref522191446 \h </w:instrText>
      </w:r>
      <w:r w:rsidR="00D50960">
        <w:fldChar w:fldCharType="separate"/>
      </w:r>
      <w:r w:rsidR="00923A5D">
        <w:t xml:space="preserve">Supp. </w:t>
      </w:r>
      <w:r w:rsidR="00923A5D" w:rsidRPr="006C60D0">
        <w:t>Table 1</w:t>
      </w:r>
      <w:r w:rsidR="00D50960">
        <w:fldChar w:fldCharType="end"/>
      </w:r>
      <w:r>
        <w:t xml:space="preserve">). </w:t>
      </w:r>
    </w:p>
    <w:p w14:paraId="50914E6E" w14:textId="77777777" w:rsidR="000B4EC3" w:rsidRDefault="000B4EC3" w:rsidP="001C401A">
      <w:pPr>
        <w:pStyle w:val="Subtitle"/>
      </w:pPr>
      <w:r>
        <w:t xml:space="preserve"> </w:t>
      </w:r>
    </w:p>
    <w:p w14:paraId="55EA44DB" w14:textId="05516012"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rsidR="00D50960">
        <w:fldChar w:fldCharType="begin"/>
      </w:r>
      <w:r w:rsidR="00D50960">
        <w:instrText xml:space="preserve"> REF _Ref522191469 \h </w:instrText>
      </w:r>
      <w:r w:rsidR="00D50960">
        <w:fldChar w:fldCharType="separate"/>
      </w:r>
      <w:r w:rsidR="00923A5D">
        <w:t>Supp. Table 2</w:t>
      </w:r>
      <w:r w:rsidR="00D50960">
        <w:fldChar w:fldCharType="end"/>
      </w:r>
      <w:r>
        <w:t xml:space="preserve">). A large number of clusters were significantly enriched for genes that are co-annotated for the same GO term (hypergeometric </w:t>
      </w:r>
      <w:r w:rsidRPr="00A10F7A">
        <w:rPr>
          <w:i/>
        </w:rPr>
        <w:t>p</w:t>
      </w:r>
      <w:r>
        <w:t xml:space="preserve">-value ≤ 0.01; </w:t>
      </w:r>
      <w:r w:rsidR="00D50960">
        <w:fldChar w:fldCharType="begin"/>
      </w:r>
      <w:r w:rsidR="00D50960">
        <w:instrText xml:space="preserve"> REF _Ref522191488 \h </w:instrText>
      </w:r>
      <w:r w:rsidR="00D50960">
        <w:fldChar w:fldCharType="separate"/>
      </w:r>
      <w:r w:rsidR="00923A5D">
        <w:t>Supp. Table 3</w:t>
      </w:r>
      <w:r w:rsidR="00D50960">
        <w:fldChar w:fldCharType="end"/>
      </w:r>
      <w:r>
        <w:t>). Not all clusters identified previously annotated gene sets. Many strongly co-expressed clusters lacked any previously annotated function (</w:t>
      </w:r>
      <w:r w:rsidR="00D50960">
        <w:fldChar w:fldCharType="begin"/>
      </w:r>
      <w:r w:rsidR="00D50960">
        <w:instrText xml:space="preserve"> REF _Ref522107582 \h </w:instrText>
      </w:r>
      <w:r w:rsidR="00D50960">
        <w:fldChar w:fldCharType="separate"/>
      </w:r>
      <w:r w:rsidR="00923A5D">
        <w:t>Table 2</w:t>
      </w:r>
      <w:r w:rsidR="00D50960">
        <w:fldChar w:fldCharType="end"/>
      </w:r>
      <w:r>
        <w:t xml:space="preserve">; </w:t>
      </w:r>
      <w:r w:rsidR="00D50960">
        <w:fldChar w:fldCharType="begin"/>
      </w:r>
      <w:r w:rsidR="00D50960">
        <w:instrText xml:space="preserve"> REF _Ref522191488 \h </w:instrText>
      </w:r>
      <w:r w:rsidR="00D50960">
        <w:fldChar w:fldCharType="separate"/>
      </w:r>
      <w:r w:rsidR="00923A5D">
        <w:t>Supp. Table 3</w:t>
      </w:r>
      <w:r w:rsidR="00D50960">
        <w:fldChar w:fldCharType="end"/>
      </w:r>
      <w:r>
        <w:t>) potentially identifying novel co-regulated biological processes. Additionally, all networks exhibited a truncated power law distribution in the number of significant interactions (degree) for genes in the network (</w:t>
      </w:r>
      <w:r w:rsidR="00D50960">
        <w:fldChar w:fldCharType="begin"/>
      </w:r>
      <w:r w:rsidR="00D50960">
        <w:instrText xml:space="preserve"> REF _Ref447013206 \h </w:instrText>
      </w:r>
      <w:r w:rsidR="00D50960">
        <w:fldChar w:fldCharType="separate"/>
      </w:r>
      <w:r w:rsidR="00923A5D">
        <w:t>Supp. Figure 1</w:t>
      </w:r>
      <w:r w:rsidR="00D50960">
        <w:fldChar w:fldCharType="end"/>
      </w:r>
      <w:r>
        <w:t>–3), which is typical of biological networks</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3FFDB8EC"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50960">
        <w:fldChar w:fldCharType="begin"/>
      </w:r>
      <w:r w:rsidR="00D50960">
        <w:instrText xml:space="preserve"> REF _Ref522192542 \h </w:instrText>
      </w:r>
      <w:r w:rsidR="00D50960">
        <w:fldChar w:fldCharType="separate"/>
      </w:r>
      <w:r w:rsidR="00923A5D">
        <w:t>Supp. Table 11</w:t>
      </w:r>
      <w:r w:rsidR="00D50960">
        <w:fldChar w:fldCharType="end"/>
      </w:r>
      <w:r w:rsidR="00D6748B">
        <w:t>). Several of the enriched GO terms were common across HPO+ sets for different elements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03AC18F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rsidR="00D50960">
        <w:fldChar w:fldCharType="begin"/>
      </w:r>
      <w:r w:rsidR="00D50960">
        <w:instrText xml:space="preserve"> REF _Ref522192542 \h </w:instrText>
      </w:r>
      <w:r w:rsidR="00D50960">
        <w:fldChar w:fldCharType="separate"/>
      </w:r>
      <w:r w:rsidR="00923A5D">
        <w:t>Supp. Table 11</w:t>
      </w:r>
      <w:r w:rsidR="00D50960">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7C459BE8"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rsidR="00D50960">
        <w:fldChar w:fldCharType="begin"/>
      </w:r>
      <w:r w:rsidR="00D50960">
        <w:instrText xml:space="preserve"> REF _Ref481757037 \h </w:instrText>
      </w:r>
      <w:r w:rsidR="00D50960">
        <w:fldChar w:fldCharType="separate"/>
      </w:r>
      <w:r w:rsidR="00923A5D">
        <w:t>Figure 7</w:t>
      </w:r>
      <w:r w:rsidR="00D50960">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157B02A1"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D50960">
        <w:fldChar w:fldCharType="begin"/>
      </w:r>
      <w:r w:rsidR="00D50960">
        <w:instrText xml:space="preserve"> REF _Ref522194476 \h </w:instrText>
      </w:r>
      <w:r w:rsidR="00D50960">
        <w:fldChar w:fldCharType="separate"/>
      </w:r>
      <w:r w:rsidR="00923A5D">
        <w:t>Supp. Figure 9</w:t>
      </w:r>
      <w:r w:rsidR="00D50960">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B208AF8"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rsidR="00D50960">
        <w:fldChar w:fldCharType="begin"/>
      </w:r>
      <w:r w:rsidR="00D50960">
        <w:instrText xml:space="preserve"> REF _Ref485996339 \h </w:instrText>
      </w:r>
      <w:r w:rsidR="00D50960">
        <w:fldChar w:fldCharType="separate"/>
      </w:r>
      <w:r w:rsidR="00923A5D">
        <w:t>Figure 6</w:t>
      </w:r>
      <w:r w:rsidR="00D50960">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7:00Z" w:initials="r">
    <w:p w14:paraId="5FC63565" w14:textId="2FA0A2B4" w:rsidR="000A6AF6" w:rsidRDefault="000A6AF6">
      <w:pPr>
        <w:pStyle w:val="CommentText"/>
      </w:pPr>
      <w:r>
        <w:rPr>
          <w:rStyle w:val="CommentReference"/>
        </w:rPr>
        <w:annotationRef/>
      </w:r>
      <w:r>
        <w:t>Text was condensed and moved to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C6356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A6AF6" w:rsidRDefault="000A6AF6" w:rsidP="006804EA">
      <w:r>
        <w:separator/>
      </w:r>
    </w:p>
  </w:endnote>
  <w:endnote w:type="continuationSeparator" w:id="0">
    <w:p w14:paraId="5EE2A91D" w14:textId="77777777" w:rsidR="000A6AF6" w:rsidRDefault="000A6AF6" w:rsidP="006804EA">
      <w:r>
        <w:continuationSeparator/>
      </w:r>
    </w:p>
  </w:endnote>
  <w:endnote w:type="continuationNotice" w:id="1">
    <w:p w14:paraId="7064774A" w14:textId="77777777" w:rsidR="000A6AF6" w:rsidRDefault="000A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E3E1D0C" w:rsidR="000A6AF6" w:rsidRDefault="000A6AF6" w:rsidP="006804EA">
        <w:pPr>
          <w:pStyle w:val="Footer"/>
        </w:pPr>
        <w:r>
          <w:fldChar w:fldCharType="begin"/>
        </w:r>
        <w:r w:rsidRPr="006A5509">
          <w:instrText xml:space="preserve"> PAGE   \* MERGEFORMAT </w:instrText>
        </w:r>
        <w:r>
          <w:fldChar w:fldCharType="separate"/>
        </w:r>
        <w:r w:rsidR="00671BC3">
          <w:rPr>
            <w:noProof/>
          </w:rPr>
          <w:t>42</w:t>
        </w:r>
        <w:r>
          <w:rPr>
            <w:noProof/>
          </w:rPr>
          <w:fldChar w:fldCharType="end"/>
        </w:r>
      </w:p>
    </w:sdtContent>
  </w:sdt>
  <w:p w14:paraId="1B93D360" w14:textId="77777777" w:rsidR="000A6AF6" w:rsidRDefault="000A6AF6"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A6AF6" w:rsidRDefault="000A6AF6" w:rsidP="006804EA">
      <w:r>
        <w:separator/>
      </w:r>
    </w:p>
  </w:footnote>
  <w:footnote w:type="continuationSeparator" w:id="0">
    <w:p w14:paraId="65F88A12" w14:textId="77777777" w:rsidR="000A6AF6" w:rsidRDefault="000A6AF6" w:rsidP="006804EA">
      <w:r>
        <w:continuationSeparator/>
      </w:r>
    </w:p>
  </w:footnote>
  <w:footnote w:type="continuationNotice" w:id="1">
    <w:p w14:paraId="4452DC9B" w14:textId="77777777" w:rsidR="000A6AF6" w:rsidRDefault="000A6AF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AF6"/>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D31"/>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2A1"/>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A56"/>
    <w:rsid w:val="003A3FC1"/>
    <w:rsid w:val="003A4019"/>
    <w:rsid w:val="003A4304"/>
    <w:rsid w:val="003A4844"/>
    <w:rsid w:val="003A4ABF"/>
    <w:rsid w:val="003A4B4B"/>
    <w:rsid w:val="003A4EB2"/>
    <w:rsid w:val="003A4FB2"/>
    <w:rsid w:val="003A5060"/>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24C"/>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325"/>
    <w:rsid w:val="00566540"/>
    <w:rsid w:val="00566BF8"/>
    <w:rsid w:val="0056750D"/>
    <w:rsid w:val="005677CE"/>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0784"/>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1BC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398"/>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228"/>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AF2"/>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3D3"/>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CA3"/>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BCB"/>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7D2"/>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D01FC-3B64-4BFE-9BA2-603FD0AAF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2</Pages>
  <Words>91045</Words>
  <Characters>518959</Characters>
  <Application>Microsoft Office Word</Application>
  <DocSecurity>0</DocSecurity>
  <Lines>4324</Lines>
  <Paragraphs>121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0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3</cp:revision>
  <cp:lastPrinted>2017-11-17T22:34:00Z</cp:lastPrinted>
  <dcterms:created xsi:type="dcterms:W3CDTF">2018-08-16T21:05:00Z</dcterms:created>
  <dcterms:modified xsi:type="dcterms:W3CDTF">2018-08-16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